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 xml:space="preserve">Name of Journal: </w:t>
      </w:r>
      <w:r w:rsidRPr="009D72CA">
        <w:rPr>
          <w:rFonts w:ascii="Book Antiqua" w:hAnsi="Book Antiqua"/>
          <w:b/>
          <w:i/>
          <w:sz w:val="24"/>
          <w:szCs w:val="24"/>
          <w:lang w:val="en-US"/>
        </w:rPr>
        <w:t>World Journal of Gastrointestinal Pharmacology and Therapeutics</w:t>
      </w: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ESPS Manuscript NO: 28934</w:t>
      </w: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 xml:space="preserve">Manuscript type: </w:t>
      </w:r>
      <w:proofErr w:type="spellStart"/>
      <w:r w:rsidRPr="009D72CA">
        <w:rPr>
          <w:rFonts w:ascii="Book Antiqua" w:hAnsi="Book Antiqua"/>
          <w:b/>
          <w:sz w:val="24"/>
          <w:szCs w:val="24"/>
          <w:lang w:val="en-US"/>
        </w:rPr>
        <w:t>M</w:t>
      </w:r>
      <w:r w:rsidR="00DB0FBF" w:rsidRPr="009D72CA">
        <w:rPr>
          <w:rFonts w:ascii="Book Antiqua" w:hAnsi="Book Antiqua"/>
          <w:b/>
          <w:sz w:val="24"/>
          <w:szCs w:val="24"/>
          <w:lang w:val="en-US"/>
        </w:rPr>
        <w:t>inireviews</w:t>
      </w:r>
      <w:proofErr w:type="spellEnd"/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 xml:space="preserve">How I treat my </w:t>
      </w:r>
      <w:r w:rsidR="009D4B10" w:rsidRPr="009D72CA">
        <w:rPr>
          <w:rFonts w:ascii="Book Antiqua" w:hAnsi="Book Antiqua"/>
          <w:b/>
          <w:sz w:val="24"/>
          <w:szCs w:val="24"/>
          <w:lang w:val="en-US"/>
        </w:rPr>
        <w:t>inflammatory bowel disease</w:t>
      </w:r>
      <w:r w:rsidRPr="009D72CA">
        <w:rPr>
          <w:rFonts w:ascii="Book Antiqua" w:hAnsi="Book Antiqua"/>
          <w:b/>
          <w:sz w:val="24"/>
          <w:szCs w:val="24"/>
          <w:lang w:val="en-US"/>
        </w:rPr>
        <w:t xml:space="preserve">-patients with </w:t>
      </w:r>
      <w:proofErr w:type="spellStart"/>
      <w:r w:rsidRPr="009D72CA">
        <w:rPr>
          <w:rFonts w:ascii="Book Antiqua" w:hAnsi="Book Antiqua"/>
          <w:b/>
          <w:sz w:val="24"/>
          <w:szCs w:val="24"/>
          <w:lang w:val="en-US"/>
        </w:rPr>
        <w:t>thiopurines</w:t>
      </w:r>
      <w:proofErr w:type="spellEnd"/>
      <w:r w:rsidR="00DB0FBF" w:rsidRPr="009D72CA">
        <w:rPr>
          <w:rFonts w:ascii="Book Antiqua" w:hAnsi="Book Antiqua"/>
          <w:b/>
          <w:sz w:val="24"/>
          <w:szCs w:val="24"/>
          <w:lang w:val="en-US" w:eastAsia="zh-CN"/>
        </w:rPr>
        <w:t>?</w:t>
      </w:r>
    </w:p>
    <w:p w:rsidR="00DB0FBF" w:rsidRPr="009D72CA" w:rsidRDefault="00DB0FBF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Meijer B </w:t>
      </w:r>
      <w:r w:rsidRPr="009D72CA">
        <w:rPr>
          <w:rFonts w:ascii="Book Antiqua" w:hAnsi="Book Antiqua"/>
          <w:i/>
          <w:sz w:val="24"/>
          <w:szCs w:val="24"/>
          <w:lang w:val="en-US"/>
        </w:rPr>
        <w:t>et al.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Treating IBD-patients with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</w:p>
    <w:p w:rsidR="003C3215" w:rsidRPr="009D72CA" w:rsidRDefault="003C3215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9D72CA">
        <w:rPr>
          <w:rFonts w:ascii="Book Antiqua" w:hAnsi="Book Antiqua"/>
          <w:b/>
          <w:sz w:val="24"/>
          <w:szCs w:val="24"/>
        </w:rPr>
        <w:t xml:space="preserve">Berrie Meijer, </w:t>
      </w:r>
      <w:r w:rsidR="00DB0FBF" w:rsidRPr="009D72CA">
        <w:rPr>
          <w:rFonts w:ascii="Book Antiqua" w:hAnsi="Book Antiqua"/>
          <w:b/>
          <w:sz w:val="24"/>
          <w:szCs w:val="24"/>
        </w:rPr>
        <w:t>Chris JJ Mulder, Adriaan A</w:t>
      </w:r>
      <w:r w:rsidRPr="009D72CA">
        <w:rPr>
          <w:rFonts w:ascii="Book Antiqua" w:hAnsi="Book Antiqua"/>
          <w:b/>
          <w:sz w:val="24"/>
          <w:szCs w:val="24"/>
        </w:rPr>
        <w:t xml:space="preserve"> van Bodegraven</w:t>
      </w:r>
      <w:r w:rsidR="00DB0FBF" w:rsidRPr="009D72CA">
        <w:rPr>
          <w:rFonts w:ascii="Book Antiqua" w:hAnsi="Book Antiqua"/>
          <w:b/>
          <w:sz w:val="24"/>
          <w:szCs w:val="24"/>
          <w:lang w:eastAsia="zh-CN"/>
        </w:rPr>
        <w:t>,</w:t>
      </w:r>
      <w:r w:rsidR="00DB0FBF" w:rsidRPr="009D72CA">
        <w:rPr>
          <w:rFonts w:ascii="Book Antiqua" w:hAnsi="Book Antiqua"/>
          <w:b/>
          <w:sz w:val="24"/>
          <w:szCs w:val="24"/>
        </w:rPr>
        <w:t xml:space="preserve"> Nanne K</w:t>
      </w:r>
      <w:r w:rsidRPr="009D72CA">
        <w:rPr>
          <w:rFonts w:ascii="Book Antiqua" w:hAnsi="Book Antiqua"/>
          <w:b/>
          <w:sz w:val="24"/>
          <w:szCs w:val="24"/>
        </w:rPr>
        <w:t>H de Boer</w:t>
      </w:r>
    </w:p>
    <w:p w:rsidR="00DB0FBF" w:rsidRPr="009D72CA" w:rsidRDefault="00DB0FBF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793492" w:rsidRPr="009D72CA" w:rsidRDefault="0008133F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9D72CA">
        <w:rPr>
          <w:rFonts w:ascii="Book Antiqua" w:hAnsi="Book Antiqua"/>
          <w:b/>
          <w:sz w:val="24"/>
          <w:szCs w:val="24"/>
        </w:rPr>
        <w:t>Berrie Meijer, Chris JJ Mulder, Nanne KH de Boer</w:t>
      </w:r>
      <w:r w:rsidRPr="009D72CA">
        <w:rPr>
          <w:rFonts w:ascii="Book Antiqua" w:hAnsi="Book Antiqua"/>
          <w:b/>
          <w:sz w:val="24"/>
          <w:szCs w:val="24"/>
          <w:lang w:eastAsia="zh-CN"/>
        </w:rPr>
        <w:t xml:space="preserve">, </w:t>
      </w:r>
      <w:r w:rsidR="00793492" w:rsidRPr="009D72CA">
        <w:rPr>
          <w:rFonts w:ascii="Book Antiqua" w:hAnsi="Book Antiqua"/>
          <w:sz w:val="24"/>
          <w:szCs w:val="24"/>
          <w:lang w:val="en-US"/>
        </w:rPr>
        <w:t>Department of Gastroenterology and Hepatology</w:t>
      </w:r>
      <w:r w:rsidRPr="009D72CA">
        <w:rPr>
          <w:rFonts w:ascii="Book Antiqua" w:hAnsi="Book Antiqua"/>
          <w:sz w:val="24"/>
          <w:szCs w:val="24"/>
          <w:lang w:val="en-US"/>
        </w:rPr>
        <w:t>, VU University Medical Center,</w:t>
      </w:r>
      <w:r w:rsidRPr="009D72CA">
        <w:rPr>
          <w:rFonts w:ascii="Book Antiqua" w:hAnsi="Book Antiqua"/>
          <w:sz w:val="24"/>
          <w:szCs w:val="24"/>
          <w:lang w:val="en-US" w:eastAsia="zh-CN"/>
        </w:rPr>
        <w:t xml:space="preserve"> </w:t>
      </w:r>
      <w:r w:rsidR="00793492" w:rsidRPr="009D72CA">
        <w:rPr>
          <w:rFonts w:ascii="Book Antiqua" w:hAnsi="Book Antiqua"/>
          <w:sz w:val="24"/>
          <w:szCs w:val="24"/>
          <w:lang w:val="en-US"/>
        </w:rPr>
        <w:t>1007 MB, Amsterdam, The Netherlands</w:t>
      </w:r>
    </w:p>
    <w:p w:rsidR="0008133F" w:rsidRPr="009D72CA" w:rsidRDefault="0008133F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793492" w:rsidRPr="009D72CA" w:rsidRDefault="0008133F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b/>
          <w:sz w:val="24"/>
          <w:szCs w:val="24"/>
        </w:rPr>
        <w:t>Adriaan A van Bodegraven</w:t>
      </w:r>
      <w:r w:rsidRPr="009D72CA">
        <w:rPr>
          <w:rFonts w:ascii="Book Antiqua" w:hAnsi="Book Antiqua"/>
          <w:b/>
          <w:sz w:val="24"/>
          <w:szCs w:val="24"/>
          <w:lang w:eastAsia="zh-CN"/>
        </w:rPr>
        <w:t>,</w:t>
      </w:r>
      <w:r w:rsidR="00793492" w:rsidRPr="009D72CA">
        <w:rPr>
          <w:rFonts w:ascii="Book Antiqua" w:hAnsi="Book Antiqua"/>
          <w:sz w:val="24"/>
          <w:szCs w:val="24"/>
        </w:rPr>
        <w:t xml:space="preserve"> 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Department of Gastroenterology, Geriatrics, Internal and Intensive Care Medicine (Co-MIK), Zuyderland Medical Center, 6130 MB,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Sittard-Geleen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>, The Netherlands</w:t>
      </w:r>
    </w:p>
    <w:p w:rsidR="00F47E72" w:rsidRPr="009D72CA" w:rsidRDefault="00F47E7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</w:p>
    <w:p w:rsidR="00793492" w:rsidRPr="009D72CA" w:rsidRDefault="00F47E7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b/>
          <w:sz w:val="24"/>
          <w:szCs w:val="24"/>
        </w:rPr>
        <w:t>Author contributions: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d</w:t>
      </w:r>
      <w:r w:rsidR="00793492" w:rsidRPr="009D72CA">
        <w:rPr>
          <w:rFonts w:ascii="Book Antiqua" w:hAnsi="Book Antiqua"/>
          <w:sz w:val="24"/>
          <w:szCs w:val="24"/>
          <w:lang w:val="en-US"/>
        </w:rPr>
        <w:t>e Boer NKH was the guarantor of the article</w:t>
      </w:r>
      <w:r w:rsidRPr="009D72CA">
        <w:rPr>
          <w:rFonts w:ascii="Book Antiqua" w:hAnsi="Book Antiqua"/>
          <w:sz w:val="24"/>
          <w:szCs w:val="24"/>
          <w:lang w:val="en-US" w:eastAsia="zh-CN"/>
        </w:rPr>
        <w:t>;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 Meijer B completed the first draft of the manuscript</w:t>
      </w:r>
      <w:r w:rsidRPr="009D72CA">
        <w:rPr>
          <w:rFonts w:ascii="Book Antiqua" w:hAnsi="Book Antiqua"/>
          <w:sz w:val="24"/>
          <w:szCs w:val="24"/>
          <w:lang w:val="en-US" w:eastAsia="zh-CN"/>
        </w:rPr>
        <w:t>;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d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e Boer NKH, </w:t>
      </w:r>
      <w:r w:rsidRPr="009D72CA">
        <w:rPr>
          <w:rFonts w:ascii="Book Antiqua" w:hAnsi="Book Antiqua"/>
          <w:sz w:val="24"/>
          <w:szCs w:val="24"/>
          <w:lang w:val="en-US"/>
        </w:rPr>
        <w:t>v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an </w:t>
      </w:r>
      <w:proofErr w:type="spellStart"/>
      <w:r w:rsidR="00793492" w:rsidRPr="009D72CA">
        <w:rPr>
          <w:rFonts w:ascii="Book Antiqua" w:hAnsi="Book Antiqua"/>
          <w:sz w:val="24"/>
          <w:szCs w:val="24"/>
          <w:lang w:val="en-US"/>
        </w:rPr>
        <w:t>Bodegraven</w:t>
      </w:r>
      <w:proofErr w:type="spellEnd"/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 AA and Mulder CJJ critically revised the manuscript</w:t>
      </w:r>
      <w:r w:rsidRPr="009D72CA">
        <w:rPr>
          <w:rFonts w:ascii="Book Antiqua" w:hAnsi="Book Antiqua"/>
          <w:sz w:val="24"/>
          <w:szCs w:val="24"/>
          <w:lang w:val="en-US" w:eastAsia="zh-CN"/>
        </w:rPr>
        <w:t>;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 Meijer B finalized the article.</w:t>
      </w:r>
    </w:p>
    <w:p w:rsidR="00F47E72" w:rsidRPr="009D72CA" w:rsidRDefault="00F47E7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745504" w:rsidRPr="009D72CA" w:rsidRDefault="00745504" w:rsidP="00022044">
      <w:pPr>
        <w:spacing w:after="0" w:line="360" w:lineRule="auto"/>
        <w:jc w:val="both"/>
        <w:rPr>
          <w:rFonts w:ascii="Book Antiqua" w:hAnsi="Book Antiqua" w:cs="Garamond"/>
          <w:sz w:val="24"/>
          <w:szCs w:val="24"/>
        </w:rPr>
      </w:pPr>
      <w:r w:rsidRPr="009D72CA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9D72CA">
        <w:rPr>
          <w:rFonts w:ascii="Book Antiqua" w:hAnsi="Book Antiqua"/>
          <w:sz w:val="24"/>
          <w:szCs w:val="24"/>
        </w:rPr>
        <w:t xml:space="preserve"> </w:t>
      </w:r>
      <w:r w:rsidRPr="009D72CA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r w:rsidRPr="009D72CA">
        <w:rPr>
          <w:rFonts w:ascii="Book Antiqua" w:hAnsi="Book Antiqua"/>
          <w:sz w:val="24"/>
          <w:szCs w:val="24"/>
          <w:lang w:val="en-US"/>
        </w:rPr>
        <w:t>There is no conflict of interest associated with any of the senior author or other coauthors contributed their efforts in this manuscript.</w:t>
      </w:r>
    </w:p>
    <w:p w:rsidR="00745504" w:rsidRPr="009D72CA" w:rsidRDefault="00745504" w:rsidP="00022044">
      <w:pPr>
        <w:spacing w:after="0" w:line="360" w:lineRule="auto"/>
        <w:jc w:val="both"/>
        <w:rPr>
          <w:rFonts w:ascii="Book Antiqua" w:hAnsi="Book Antiqua" w:cs="Garamond"/>
          <w:sz w:val="24"/>
          <w:szCs w:val="24"/>
        </w:rPr>
      </w:pPr>
    </w:p>
    <w:p w:rsidR="00745504" w:rsidRPr="009D72CA" w:rsidRDefault="00745504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9D72CA">
        <w:rPr>
          <w:rFonts w:ascii="Book Antiqua" w:hAnsi="Book Antiqua"/>
          <w:b/>
          <w:sz w:val="24"/>
          <w:szCs w:val="24"/>
        </w:rPr>
        <w:t xml:space="preserve">Open-Access: </w:t>
      </w:r>
      <w:r w:rsidRPr="009D72CA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</w:t>
      </w:r>
      <w:r w:rsidRPr="009D72CA">
        <w:rPr>
          <w:rFonts w:ascii="Book Antiqua" w:hAnsi="Book Antiqua"/>
          <w:sz w:val="24"/>
          <w:szCs w:val="24"/>
        </w:rPr>
        <w:lastRenderedPageBreak/>
        <w:t xml:space="preserve">provided the original work is properly cited and the use is non-commercial. See: </w:t>
      </w:r>
      <w:hyperlink r:id="rId6" w:history="1">
        <w:r w:rsidRPr="009D72CA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08133F" w:rsidRPr="009D72CA" w:rsidRDefault="0008133F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745504" w:rsidRPr="009D72CA" w:rsidRDefault="00745504" w:rsidP="00022044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9D72CA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9D72CA">
        <w:rPr>
          <w:rFonts w:ascii="Book Antiqua" w:eastAsia="宋体" w:hAnsi="Book Antiqua" w:cs="宋体"/>
          <w:sz w:val="24"/>
          <w:szCs w:val="24"/>
        </w:rPr>
        <w:t> Invited manuscript</w:t>
      </w:r>
    </w:p>
    <w:p w:rsidR="00745504" w:rsidRPr="009D72CA" w:rsidRDefault="00745504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793492" w:rsidRPr="009D72CA" w:rsidRDefault="00745504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</w:rPr>
        <w:t>Correspondence to:</w:t>
      </w:r>
      <w:r w:rsidR="00793492" w:rsidRPr="009D72C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proofErr w:type="spellStart"/>
      <w:r w:rsidR="00793492" w:rsidRPr="009D72CA">
        <w:rPr>
          <w:rFonts w:ascii="Book Antiqua" w:hAnsi="Book Antiqua"/>
          <w:b/>
          <w:sz w:val="24"/>
          <w:szCs w:val="24"/>
          <w:lang w:val="en-US"/>
        </w:rPr>
        <w:t>Nanne</w:t>
      </w:r>
      <w:proofErr w:type="spellEnd"/>
      <w:r w:rsidR="00793492" w:rsidRPr="009D72CA">
        <w:rPr>
          <w:rFonts w:ascii="Book Antiqua" w:hAnsi="Book Antiqua"/>
          <w:b/>
          <w:sz w:val="24"/>
          <w:szCs w:val="24"/>
          <w:lang w:val="en-US"/>
        </w:rPr>
        <w:t xml:space="preserve"> KH de Boer, MD, PhD</w:t>
      </w:r>
      <w:r w:rsidRPr="009D72CA">
        <w:rPr>
          <w:rFonts w:ascii="Book Antiqua" w:hAnsi="Book Antiqua"/>
          <w:b/>
          <w:sz w:val="24"/>
          <w:szCs w:val="24"/>
          <w:lang w:val="en-US" w:eastAsia="zh-CN"/>
        </w:rPr>
        <w:t>,</w:t>
      </w:r>
      <w:r w:rsidR="00793492" w:rsidRPr="009D72C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793492" w:rsidRPr="009D72CA">
        <w:rPr>
          <w:rFonts w:ascii="Book Antiqua" w:hAnsi="Book Antiqua"/>
          <w:sz w:val="24"/>
          <w:szCs w:val="24"/>
          <w:lang w:val="en-US"/>
        </w:rPr>
        <w:t>Department of Gastroenterology and Hepatology, VU University Medical Center, PO Box 7057, 1007</w:t>
      </w:r>
      <w:r w:rsidRPr="009D72CA">
        <w:rPr>
          <w:rFonts w:ascii="Book Antiqua" w:hAnsi="Book Antiqua"/>
          <w:sz w:val="24"/>
          <w:szCs w:val="24"/>
          <w:lang w:val="en-US" w:eastAsia="zh-CN"/>
        </w:rPr>
        <w:t xml:space="preserve"> </w:t>
      </w:r>
      <w:r w:rsidR="00793492" w:rsidRPr="009D72CA">
        <w:rPr>
          <w:rFonts w:ascii="Book Antiqua" w:hAnsi="Book Antiqua"/>
          <w:sz w:val="24"/>
          <w:szCs w:val="24"/>
          <w:lang w:val="en-US"/>
        </w:rPr>
        <w:t xml:space="preserve">MB, Amsterdam, The Netherlands. </w:t>
      </w:r>
      <w:hyperlink r:id="rId7" w:history="1">
        <w:r w:rsidR="00793492" w:rsidRPr="009D72CA">
          <w:rPr>
            <w:rStyle w:val="Hyperlink"/>
            <w:rFonts w:ascii="Book Antiqua" w:hAnsi="Book Antiqua"/>
            <w:color w:val="auto"/>
            <w:sz w:val="24"/>
            <w:szCs w:val="24"/>
            <w:u w:val="none"/>
            <w:lang w:val="en-US"/>
          </w:rPr>
          <w:t>khn.deboer@vumc.nl</w:t>
        </w:r>
      </w:hyperlink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Telephone</w:t>
      </w:r>
      <w:r w:rsidRPr="009D72CA">
        <w:rPr>
          <w:rFonts w:ascii="Book Antiqua" w:hAnsi="Book Antiqua"/>
          <w:sz w:val="24"/>
          <w:szCs w:val="24"/>
          <w:lang w:val="en-US"/>
        </w:rPr>
        <w:t>: +31</w:t>
      </w:r>
      <w:r w:rsidR="00745504" w:rsidRPr="009D72CA">
        <w:rPr>
          <w:rFonts w:ascii="Book Antiqua" w:hAnsi="Book Antiqua"/>
          <w:sz w:val="24"/>
          <w:szCs w:val="24"/>
          <w:lang w:val="en-US" w:eastAsia="zh-CN"/>
        </w:rPr>
        <w:t>-</w:t>
      </w:r>
      <w:r w:rsidRPr="009D72CA">
        <w:rPr>
          <w:rFonts w:ascii="Book Antiqua" w:hAnsi="Book Antiqua"/>
          <w:sz w:val="24"/>
          <w:szCs w:val="24"/>
          <w:lang w:val="en-US"/>
        </w:rPr>
        <w:t>20</w:t>
      </w:r>
      <w:r w:rsidR="00745504" w:rsidRPr="009D72CA">
        <w:rPr>
          <w:rFonts w:ascii="Book Antiqua" w:hAnsi="Book Antiqua"/>
          <w:sz w:val="24"/>
          <w:szCs w:val="24"/>
          <w:lang w:val="en-US" w:eastAsia="zh-CN"/>
        </w:rPr>
        <w:t>-</w:t>
      </w:r>
      <w:r w:rsidRPr="009D72CA">
        <w:rPr>
          <w:rFonts w:ascii="Book Antiqua" w:hAnsi="Book Antiqua"/>
          <w:sz w:val="24"/>
          <w:szCs w:val="24"/>
          <w:lang w:val="en-US"/>
        </w:rPr>
        <w:t>444</w:t>
      </w:r>
      <w:r w:rsidR="00745504" w:rsidRPr="009D72CA">
        <w:rPr>
          <w:rFonts w:ascii="Book Antiqua" w:hAnsi="Book Antiqua"/>
          <w:sz w:val="24"/>
          <w:szCs w:val="24"/>
          <w:lang w:val="en-US"/>
        </w:rPr>
        <w:t>06</w:t>
      </w:r>
      <w:r w:rsidRPr="009D72CA">
        <w:rPr>
          <w:rFonts w:ascii="Book Antiqua" w:hAnsi="Book Antiqua"/>
          <w:sz w:val="24"/>
          <w:szCs w:val="24"/>
          <w:lang w:val="en-US"/>
        </w:rPr>
        <w:t>13</w:t>
      </w: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Fax</w:t>
      </w:r>
      <w:r w:rsidR="00745504" w:rsidRPr="009D72CA">
        <w:rPr>
          <w:rFonts w:ascii="Book Antiqua" w:hAnsi="Book Antiqua"/>
          <w:sz w:val="24"/>
          <w:szCs w:val="24"/>
          <w:lang w:val="en-US"/>
        </w:rPr>
        <w:t>: +31</w:t>
      </w:r>
      <w:r w:rsidR="00745504" w:rsidRPr="009D72CA">
        <w:rPr>
          <w:rFonts w:ascii="Book Antiqua" w:hAnsi="Book Antiqua"/>
          <w:sz w:val="24"/>
          <w:szCs w:val="24"/>
          <w:lang w:val="en-US" w:eastAsia="zh-CN"/>
        </w:rPr>
        <w:t>-</w:t>
      </w:r>
      <w:r w:rsidR="00745504" w:rsidRPr="009D72CA">
        <w:rPr>
          <w:rFonts w:ascii="Book Antiqua" w:hAnsi="Book Antiqua"/>
          <w:sz w:val="24"/>
          <w:szCs w:val="24"/>
          <w:lang w:val="en-US"/>
        </w:rPr>
        <w:t>20</w:t>
      </w:r>
      <w:r w:rsidR="00745504" w:rsidRPr="009D72CA">
        <w:rPr>
          <w:rFonts w:ascii="Book Antiqua" w:hAnsi="Book Antiqua"/>
          <w:sz w:val="24"/>
          <w:szCs w:val="24"/>
          <w:lang w:val="en-US" w:eastAsia="zh-CN"/>
        </w:rPr>
        <w:t>-</w:t>
      </w:r>
      <w:r w:rsidR="00745504" w:rsidRPr="009D72CA">
        <w:rPr>
          <w:rFonts w:ascii="Book Antiqua" w:hAnsi="Book Antiqua"/>
          <w:sz w:val="24"/>
          <w:szCs w:val="24"/>
          <w:lang w:val="en-US"/>
        </w:rPr>
        <w:t>44405</w:t>
      </w:r>
      <w:r w:rsidRPr="009D72CA">
        <w:rPr>
          <w:rFonts w:ascii="Book Antiqua" w:hAnsi="Book Antiqua"/>
          <w:sz w:val="24"/>
          <w:szCs w:val="24"/>
          <w:lang w:val="en-US"/>
        </w:rPr>
        <w:t>54</w:t>
      </w: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9D72CA">
        <w:rPr>
          <w:rFonts w:ascii="Book Antiqua" w:hAnsi="Book Antiqua"/>
          <w:b/>
          <w:sz w:val="24"/>
          <w:szCs w:val="24"/>
        </w:rPr>
        <w:t>Received:</w:t>
      </w:r>
      <w:r w:rsidRPr="009D72CA">
        <w:rPr>
          <w:rFonts w:ascii="Book Antiqua" w:hAnsi="Book Antiqua"/>
          <w:sz w:val="24"/>
          <w:szCs w:val="24"/>
          <w:lang w:eastAsia="zh-CN"/>
        </w:rPr>
        <w:t xml:space="preserve"> July 21, 2016</w:t>
      </w:r>
      <w:r w:rsidR="00022044" w:rsidRPr="009D72CA">
        <w:rPr>
          <w:rFonts w:ascii="Book Antiqua" w:hAnsi="Book Antiqua"/>
          <w:sz w:val="24"/>
          <w:szCs w:val="24"/>
        </w:rPr>
        <w:t xml:space="preserve"> 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9D72CA">
        <w:rPr>
          <w:rFonts w:ascii="Book Antiqua" w:hAnsi="Book Antiqua"/>
          <w:b/>
          <w:sz w:val="24"/>
          <w:szCs w:val="24"/>
        </w:rPr>
        <w:t>Peer-review started:</w:t>
      </w:r>
      <w:r w:rsidRPr="009D72CA">
        <w:rPr>
          <w:rFonts w:ascii="Book Antiqua" w:hAnsi="Book Antiqua"/>
          <w:sz w:val="24"/>
          <w:szCs w:val="24"/>
          <w:lang w:eastAsia="zh-CN"/>
        </w:rPr>
        <w:t xml:space="preserve"> July 21, 2016</w:t>
      </w:r>
      <w:r w:rsidR="00022044" w:rsidRPr="009D72CA">
        <w:rPr>
          <w:rFonts w:ascii="Book Antiqua" w:hAnsi="Book Antiqua"/>
          <w:sz w:val="24"/>
          <w:szCs w:val="24"/>
        </w:rPr>
        <w:t xml:space="preserve"> 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9D72CA">
        <w:rPr>
          <w:rFonts w:ascii="Book Antiqua" w:hAnsi="Book Antiqua"/>
          <w:b/>
          <w:sz w:val="24"/>
          <w:szCs w:val="24"/>
        </w:rPr>
        <w:t>First decision:</w:t>
      </w:r>
      <w:r w:rsidRPr="009D72CA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eastAsia="zh-CN"/>
        </w:rPr>
        <w:t>September 5, 2016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9D72CA">
        <w:rPr>
          <w:rFonts w:ascii="Book Antiqua" w:hAnsi="Book Antiqua"/>
          <w:b/>
          <w:sz w:val="24"/>
          <w:szCs w:val="24"/>
        </w:rPr>
        <w:t xml:space="preserve">Revised: </w:t>
      </w:r>
      <w:r w:rsidRPr="009D72CA">
        <w:rPr>
          <w:rFonts w:ascii="Book Antiqua" w:hAnsi="Book Antiqua"/>
          <w:sz w:val="24"/>
          <w:szCs w:val="24"/>
          <w:lang w:eastAsia="zh-CN"/>
        </w:rPr>
        <w:t>September 12, 2016</w:t>
      </w:r>
      <w:r w:rsidRPr="009D72CA">
        <w:rPr>
          <w:rFonts w:ascii="Book Antiqua" w:hAnsi="Book Antiqua"/>
          <w:b/>
          <w:sz w:val="24"/>
          <w:szCs w:val="24"/>
        </w:rPr>
        <w:t xml:space="preserve"> </w:t>
      </w:r>
    </w:p>
    <w:p w:rsidR="00302139" w:rsidRPr="00F83B42" w:rsidRDefault="00302139" w:rsidP="00F83B42">
      <w:pPr>
        <w:rPr>
          <w:rFonts w:ascii="Book Antiqua" w:hAnsi="Book Antiqua"/>
          <w:iCs/>
          <w:sz w:val="24"/>
        </w:rPr>
      </w:pPr>
      <w:r w:rsidRPr="009D72CA">
        <w:rPr>
          <w:rFonts w:ascii="Book Antiqua" w:hAnsi="Book Antiqua"/>
          <w:b/>
          <w:sz w:val="24"/>
          <w:szCs w:val="24"/>
        </w:rPr>
        <w:t>Accepted:</w:t>
      </w:r>
      <w:r w:rsidR="00022044" w:rsidRPr="009D72CA">
        <w:rPr>
          <w:rFonts w:ascii="Book Antiqua" w:hAnsi="Book Antiqua"/>
          <w:b/>
          <w:sz w:val="24"/>
          <w:szCs w:val="24"/>
        </w:rPr>
        <w:t xml:space="preserve"> </w:t>
      </w:r>
      <w:proofErr w:type="spellStart"/>
      <w:r w:rsidR="00F83B42">
        <w:rPr>
          <w:rStyle w:val="Emphasis"/>
        </w:rPr>
        <w:t>October</w:t>
      </w:r>
      <w:proofErr w:type="spellEnd"/>
      <w:r w:rsidR="00F83B42">
        <w:rPr>
          <w:rStyle w:val="Emphasis"/>
        </w:rPr>
        <w:t xml:space="preserve"> </w:t>
      </w:r>
      <w:r w:rsidR="00F83B42">
        <w:rPr>
          <w:rStyle w:val="Emphasis"/>
          <w:rFonts w:ascii="宋体" w:hAnsi="宋体" w:cs="宋体" w:hint="eastAsia"/>
        </w:rPr>
        <w:t>5</w:t>
      </w:r>
      <w:r w:rsidR="00F83B42" w:rsidRPr="00235CD4">
        <w:rPr>
          <w:rStyle w:val="Emphasis"/>
        </w:rPr>
        <w:t>,</w:t>
      </w:r>
      <w:r w:rsidR="00F83B42">
        <w:rPr>
          <w:rStyle w:val="Emphasis"/>
        </w:rPr>
        <w:t xml:space="preserve"> 2016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9D72CA">
        <w:rPr>
          <w:rFonts w:ascii="Book Antiqua" w:hAnsi="Book Antiqua"/>
          <w:b/>
          <w:sz w:val="24"/>
          <w:szCs w:val="24"/>
        </w:rPr>
        <w:t>Article in press:</w:t>
      </w:r>
      <w:r w:rsidR="00022044" w:rsidRPr="009D72CA">
        <w:rPr>
          <w:rFonts w:ascii="Book Antiqua" w:hAnsi="Book Antiqua"/>
          <w:sz w:val="24"/>
          <w:szCs w:val="24"/>
        </w:rPr>
        <w:t xml:space="preserve"> 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9D72CA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sz w:val="24"/>
          <w:szCs w:val="24"/>
          <w:lang w:val="en-US"/>
        </w:rPr>
        <w:br w:type="page"/>
      </w:r>
    </w:p>
    <w:p w:rsidR="00A62A16" w:rsidRPr="009D72CA" w:rsidRDefault="00C45550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lastRenderedPageBreak/>
        <w:t>A</w:t>
      </w:r>
      <w:r w:rsidR="009D4B10" w:rsidRPr="009D72CA">
        <w:rPr>
          <w:rFonts w:ascii="Book Antiqua" w:hAnsi="Book Antiqua"/>
          <w:b/>
          <w:sz w:val="24"/>
          <w:szCs w:val="24"/>
          <w:lang w:val="en-US"/>
        </w:rPr>
        <w:t>bstract</w:t>
      </w:r>
    </w:p>
    <w:p w:rsidR="00260C53" w:rsidRPr="009D72CA" w:rsidRDefault="00260C53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>Thiopurines are essential drugs to maintain remission in patients with inflammatory bowel disease</w:t>
      </w:r>
      <w:r w:rsidR="000242C3" w:rsidRPr="009D72CA">
        <w:rPr>
          <w:rFonts w:ascii="Book Antiqua" w:hAnsi="Book Antiqua"/>
          <w:sz w:val="24"/>
          <w:szCs w:val="24"/>
          <w:lang w:val="en-US"/>
        </w:rPr>
        <w:t xml:space="preserve"> (IBD)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0242C3" w:rsidRPr="009D72CA">
        <w:rPr>
          <w:rFonts w:ascii="Book Antiqua" w:hAnsi="Book Antiqua"/>
          <w:sz w:val="24"/>
          <w:szCs w:val="24"/>
          <w:lang w:val="en-US"/>
        </w:rPr>
        <w:t xml:space="preserve">Thiopurines used in IBD are azathioprine (2.0-2.5 mg/kg), mercaptopurine (1.0-1.5 mg/kg) and thioguanine (0.2-0.3 mg/kg).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However,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mainly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due to numerous adverse events associated with thiopurine use, almost 50% of the patients </w:t>
      </w:r>
      <w:r w:rsidR="002D59D7" w:rsidRPr="009D72CA">
        <w:rPr>
          <w:rFonts w:ascii="Book Antiqua" w:hAnsi="Book Antiqua"/>
          <w:sz w:val="24"/>
          <w:szCs w:val="24"/>
          <w:lang w:val="en-US"/>
        </w:rPr>
        <w:t>have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to discontinue </w:t>
      </w:r>
      <w:r w:rsidR="00177B4B" w:rsidRPr="009D72CA">
        <w:rPr>
          <w:rFonts w:ascii="Book Antiqua" w:hAnsi="Book Antiqua"/>
          <w:sz w:val="24"/>
          <w:szCs w:val="24"/>
          <w:lang w:val="en-US"/>
        </w:rPr>
        <w:t xml:space="preserve">conventional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thiopurine treatment. Extensive monitoring and the application of several treatment strategies, such as split-dose administration, co-administration with allopurinol or dose reduction/increase,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>may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increase the chance of successful therapy. With this </w:t>
      </w:r>
      <w:r w:rsidR="00FA43E7" w:rsidRPr="009D72CA">
        <w:rPr>
          <w:rFonts w:ascii="Book Antiqua" w:hAnsi="Book Antiqua"/>
          <w:sz w:val="24"/>
          <w:szCs w:val="24"/>
          <w:lang w:val="en-US"/>
        </w:rPr>
        <w:t>review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, we provide practical information on how thiopurines are initiated and maintained in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two thiopurine research centers in The Netherlands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. We provide </w:t>
      </w:r>
      <w:r w:rsidR="000C4B1E" w:rsidRPr="009D72CA">
        <w:rPr>
          <w:rFonts w:ascii="Book Antiqua" w:hAnsi="Book Antiqua"/>
          <w:sz w:val="24"/>
          <w:szCs w:val="24"/>
          <w:lang w:val="en-US"/>
        </w:rPr>
        <w:t>clinical</w:t>
      </w:r>
      <w:r w:rsidR="00A0633A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information concerning safety issues, indications and management of therapy</w:t>
      </w:r>
      <w:r w:rsidR="00A0633A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that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A0633A" w:rsidRPr="009D72CA">
        <w:rPr>
          <w:rFonts w:ascii="Book Antiqua" w:hAnsi="Book Antiqua"/>
          <w:sz w:val="24"/>
          <w:szCs w:val="24"/>
          <w:lang w:val="en-US"/>
        </w:rPr>
        <w:t>may serve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as a guide for the administration of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in </w:t>
      </w:r>
      <w:r w:rsidR="00302139" w:rsidRPr="009D72CA">
        <w:rPr>
          <w:rFonts w:ascii="Book Antiqua" w:hAnsi="Book Antiqua"/>
          <w:sz w:val="24"/>
          <w:szCs w:val="24"/>
          <w:lang w:val="en-US"/>
        </w:rPr>
        <w:t>IBD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patients</w:t>
      </w:r>
      <w:r w:rsidR="000C4B1E" w:rsidRPr="009D72CA">
        <w:rPr>
          <w:rFonts w:ascii="Book Antiqua" w:hAnsi="Book Antiqua"/>
          <w:sz w:val="24"/>
          <w:szCs w:val="24"/>
          <w:lang w:val="en-US"/>
        </w:rPr>
        <w:t xml:space="preserve"> in daily practice</w:t>
      </w:r>
      <w:r w:rsidRPr="009D72CA">
        <w:rPr>
          <w:rFonts w:ascii="Book Antiqua" w:hAnsi="Book Antiqua"/>
          <w:sz w:val="24"/>
          <w:szCs w:val="24"/>
          <w:lang w:val="en-US"/>
        </w:rPr>
        <w:t>.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260C53" w:rsidRPr="009D72CA" w:rsidRDefault="00260C53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K</w:t>
      </w:r>
      <w:r w:rsidR="00302139" w:rsidRPr="009D72CA">
        <w:rPr>
          <w:rFonts w:ascii="Book Antiqua" w:hAnsi="Book Antiqua"/>
          <w:b/>
          <w:sz w:val="24"/>
          <w:szCs w:val="24"/>
          <w:lang w:val="en-US"/>
        </w:rPr>
        <w:t>ey words:</w:t>
      </w:r>
      <w:r w:rsidR="00793492" w:rsidRPr="009D72C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; </w:t>
      </w:r>
      <w:r w:rsidR="00302139" w:rsidRPr="009D72CA">
        <w:rPr>
          <w:rFonts w:ascii="Book Antiqua" w:hAnsi="Book Antiqua"/>
          <w:sz w:val="24"/>
          <w:szCs w:val="24"/>
          <w:lang w:val="en-US"/>
        </w:rPr>
        <w:t xml:space="preserve">Azathioprine; </w:t>
      </w:r>
      <w:proofErr w:type="spellStart"/>
      <w:r w:rsidR="00302139" w:rsidRPr="009D72CA">
        <w:rPr>
          <w:rFonts w:ascii="Book Antiqua" w:hAnsi="Book Antiqua"/>
          <w:sz w:val="24"/>
          <w:szCs w:val="24"/>
          <w:lang w:val="en-US"/>
        </w:rPr>
        <w:t>Mercaptopurine</w:t>
      </w:r>
      <w:proofErr w:type="spellEnd"/>
      <w:r w:rsidR="00302139" w:rsidRPr="009D72CA">
        <w:rPr>
          <w:rFonts w:ascii="Book Antiqua" w:hAnsi="Book Antiqua"/>
          <w:sz w:val="24"/>
          <w:szCs w:val="24"/>
          <w:lang w:val="en-US"/>
        </w:rPr>
        <w:t xml:space="preserve">; </w:t>
      </w:r>
      <w:proofErr w:type="spellStart"/>
      <w:r w:rsidR="00302139" w:rsidRPr="009D72CA">
        <w:rPr>
          <w:rFonts w:ascii="Book Antiqua" w:hAnsi="Book Antiqua"/>
          <w:sz w:val="24"/>
          <w:szCs w:val="24"/>
          <w:lang w:val="en-US"/>
        </w:rPr>
        <w:t>Thioguanine</w:t>
      </w:r>
      <w:proofErr w:type="spellEnd"/>
      <w:r w:rsidR="00302139" w:rsidRPr="009D72CA">
        <w:rPr>
          <w:rFonts w:ascii="Book Antiqua" w:hAnsi="Book Antiqua"/>
          <w:sz w:val="24"/>
          <w:szCs w:val="24"/>
          <w:lang w:val="en-US"/>
        </w:rPr>
        <w:t>; Inflammatory bowel disease; Therapeutic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drug monitoring</w:t>
      </w:r>
      <w:r w:rsidR="000C4B1E" w:rsidRPr="009D72CA">
        <w:rPr>
          <w:rFonts w:ascii="Book Antiqua" w:hAnsi="Book Antiqua"/>
          <w:sz w:val="24"/>
          <w:szCs w:val="24"/>
          <w:lang w:val="en-US"/>
        </w:rPr>
        <w:t xml:space="preserve">; </w:t>
      </w:r>
      <w:r w:rsidR="00302139" w:rsidRPr="009D72CA">
        <w:rPr>
          <w:rFonts w:ascii="Book Antiqua" w:hAnsi="Book Antiqua"/>
          <w:sz w:val="24"/>
          <w:szCs w:val="24"/>
          <w:lang w:val="en-US"/>
        </w:rPr>
        <w:t>Pregnancy; Metabolites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9D72CA">
        <w:rPr>
          <w:rFonts w:ascii="Book Antiqua" w:hAnsi="Book Antiqua"/>
          <w:b/>
          <w:sz w:val="24"/>
          <w:szCs w:val="24"/>
        </w:rPr>
        <w:t xml:space="preserve">© </w:t>
      </w:r>
      <w:r w:rsidRPr="009D72CA">
        <w:rPr>
          <w:rFonts w:ascii="Book Antiqua" w:hAnsi="Book Antiqua" w:cs="Arial"/>
          <w:b/>
          <w:sz w:val="24"/>
          <w:szCs w:val="24"/>
        </w:rPr>
        <w:t>The Author(s) 2016.</w:t>
      </w:r>
      <w:r w:rsidRPr="009D72CA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:rsidR="00302139" w:rsidRPr="009D72CA" w:rsidRDefault="00302139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:rsidR="00793492" w:rsidRPr="009D72CA" w:rsidRDefault="00260C53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C</w:t>
      </w:r>
      <w:r w:rsidR="00302139" w:rsidRPr="009D72CA">
        <w:rPr>
          <w:rFonts w:ascii="Book Antiqua" w:hAnsi="Book Antiqua"/>
          <w:b/>
          <w:sz w:val="24"/>
          <w:szCs w:val="24"/>
          <w:lang w:val="en-US"/>
        </w:rPr>
        <w:t>ore tip:</w:t>
      </w:r>
      <w:r w:rsidR="00793492" w:rsidRPr="009D72CA">
        <w:rPr>
          <w:rFonts w:ascii="Book Antiqua" w:hAnsi="Book Antiqua"/>
          <w:b/>
          <w:sz w:val="24"/>
          <w:szCs w:val="24"/>
          <w:lang w:val="en-US"/>
        </w:rPr>
        <w:t xml:space="preserve"> </w:t>
      </w:r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Conventional </w:t>
      </w:r>
      <w:proofErr w:type="spellStart"/>
      <w:r w:rsidR="00140802"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 therapy with azathioprine and mercaptopurine in inflammatory bowel disease is associated with several adverse events causing cessation of therapy in up to half of the patients.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On the contrary, thiopurine therapy is often unnecessarily</w:t>
      </w:r>
      <w:r w:rsidR="00F209A1" w:rsidRPr="009D72CA">
        <w:rPr>
          <w:rFonts w:ascii="Book Antiqua" w:hAnsi="Book Antiqua"/>
          <w:sz w:val="24"/>
          <w:szCs w:val="24"/>
          <w:lang w:val="en-US"/>
        </w:rPr>
        <w:t xml:space="preserve"> discontinued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.</w:t>
      </w:r>
      <w:r w:rsidR="00022044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In this </w:t>
      </w:r>
      <w:r w:rsidR="00A0633A" w:rsidRPr="009D72CA">
        <w:rPr>
          <w:rFonts w:ascii="Book Antiqua" w:hAnsi="Book Antiqua"/>
          <w:sz w:val="24"/>
          <w:szCs w:val="24"/>
          <w:lang w:val="en-US"/>
        </w:rPr>
        <w:t>practical review</w:t>
      </w:r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,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we</w:t>
      </w:r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 provide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 information</w:t>
      </w:r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 on how thiopurine therapy is initiated and maintained using periodical laboratory tests and the application of various treatment strategies (including the administration of a third thiopurine; thioguanine), based on the experience in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 xml:space="preserve">the two </w:t>
      </w:r>
      <w:r w:rsidR="000C4B1E" w:rsidRPr="009D72CA">
        <w:rPr>
          <w:rFonts w:ascii="Book Antiqua" w:hAnsi="Book Antiqua"/>
          <w:sz w:val="24"/>
          <w:szCs w:val="24"/>
          <w:lang w:val="en-US"/>
        </w:rPr>
        <w:t>expert</w:t>
      </w:r>
      <w:r w:rsidR="00DC0F7D" w:rsidRPr="009D72CA">
        <w:rPr>
          <w:rFonts w:ascii="Book Antiqua" w:hAnsi="Book Antiqua"/>
          <w:sz w:val="24"/>
          <w:szCs w:val="24"/>
          <w:lang w:val="en-US"/>
        </w:rPr>
        <w:t xml:space="preserve"> thiopurine </w:t>
      </w:r>
      <w:r w:rsidR="000C4B1E" w:rsidRPr="009D72CA">
        <w:rPr>
          <w:rFonts w:ascii="Book Antiqua" w:hAnsi="Book Antiqua"/>
          <w:sz w:val="24"/>
          <w:szCs w:val="24"/>
          <w:lang w:val="en-US"/>
        </w:rPr>
        <w:t>centers</w:t>
      </w:r>
      <w:r w:rsidR="00140802" w:rsidRPr="009D72CA">
        <w:rPr>
          <w:rFonts w:ascii="Book Antiqua" w:hAnsi="Book Antiqua"/>
          <w:sz w:val="24"/>
          <w:szCs w:val="24"/>
          <w:lang w:val="en-US"/>
        </w:rPr>
        <w:t xml:space="preserve"> in The Netherlands.</w:t>
      </w:r>
    </w:p>
    <w:p w:rsidR="00022044" w:rsidRPr="009D72CA" w:rsidRDefault="00022044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022044" w:rsidRPr="009D72CA" w:rsidRDefault="00022044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</w:rPr>
        <w:t>Meijer</w:t>
      </w:r>
      <w:r w:rsidRPr="009D72CA">
        <w:rPr>
          <w:rFonts w:ascii="Book Antiqua" w:hAnsi="Book Antiqua"/>
          <w:sz w:val="24"/>
          <w:szCs w:val="24"/>
          <w:lang w:eastAsia="zh-CN"/>
        </w:rPr>
        <w:t xml:space="preserve"> B</w:t>
      </w:r>
      <w:r w:rsidRPr="009D72CA">
        <w:rPr>
          <w:rFonts w:ascii="Book Antiqua" w:hAnsi="Book Antiqua"/>
          <w:sz w:val="24"/>
          <w:szCs w:val="24"/>
        </w:rPr>
        <w:t>, Mulder</w:t>
      </w:r>
      <w:r w:rsidRPr="009D72CA">
        <w:rPr>
          <w:rFonts w:ascii="Book Antiqua" w:hAnsi="Book Antiqua"/>
          <w:sz w:val="24"/>
          <w:szCs w:val="24"/>
          <w:lang w:eastAsia="zh-CN"/>
        </w:rPr>
        <w:t xml:space="preserve"> CJJ</w:t>
      </w:r>
      <w:r w:rsidRPr="009D72CA">
        <w:rPr>
          <w:rFonts w:ascii="Book Antiqua" w:hAnsi="Book Antiqua"/>
          <w:sz w:val="24"/>
          <w:szCs w:val="24"/>
        </w:rPr>
        <w:t>, van Bodegraven</w:t>
      </w:r>
      <w:r w:rsidRPr="009D72CA">
        <w:rPr>
          <w:rFonts w:ascii="Book Antiqua" w:hAnsi="Book Antiqua"/>
          <w:sz w:val="24"/>
          <w:szCs w:val="24"/>
          <w:lang w:eastAsia="zh-CN"/>
        </w:rPr>
        <w:t xml:space="preserve"> AA,</w:t>
      </w:r>
      <w:r w:rsidRPr="009D72CA">
        <w:rPr>
          <w:rFonts w:ascii="Book Antiqua" w:hAnsi="Book Antiqua"/>
          <w:sz w:val="24"/>
          <w:szCs w:val="24"/>
        </w:rPr>
        <w:t xml:space="preserve"> de Boer</w:t>
      </w:r>
      <w:r w:rsidRPr="009D72CA">
        <w:rPr>
          <w:rFonts w:ascii="Book Antiqua" w:hAnsi="Book Antiqua"/>
          <w:sz w:val="24"/>
          <w:szCs w:val="24"/>
          <w:lang w:eastAsia="zh-CN"/>
        </w:rPr>
        <w:t xml:space="preserve"> NKH.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How I treat my inflammatory bowel disease-patients with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  <w:r w:rsidRPr="009D72CA">
        <w:rPr>
          <w:rFonts w:ascii="Book Antiqua" w:hAnsi="Book Antiqua"/>
          <w:sz w:val="24"/>
          <w:szCs w:val="24"/>
          <w:lang w:val="en-US" w:eastAsia="zh-CN"/>
        </w:rPr>
        <w:t>?</w:t>
      </w:r>
      <w:r w:rsidRPr="009D72CA">
        <w:rPr>
          <w:rFonts w:ascii="Book Antiqua" w:hAnsi="Book Antiqua"/>
          <w:i/>
          <w:iCs/>
          <w:sz w:val="24"/>
          <w:szCs w:val="24"/>
        </w:rPr>
        <w:t xml:space="preserve"> World J Gastrointest Pharmacol Ther</w:t>
      </w:r>
      <w:r w:rsidRPr="009D72CA">
        <w:rPr>
          <w:rFonts w:ascii="Book Antiqua" w:hAnsi="Book Antiqua"/>
          <w:i/>
          <w:iCs/>
          <w:sz w:val="24"/>
          <w:szCs w:val="24"/>
          <w:lang w:eastAsia="zh-CN"/>
        </w:rPr>
        <w:t xml:space="preserve"> </w:t>
      </w:r>
      <w:r w:rsidRPr="009D72CA">
        <w:rPr>
          <w:rFonts w:ascii="Book Antiqua" w:hAnsi="Book Antiqua"/>
          <w:iCs/>
          <w:sz w:val="24"/>
          <w:szCs w:val="24"/>
          <w:lang w:eastAsia="zh-CN"/>
        </w:rPr>
        <w:t>2016; In press</w:t>
      </w:r>
    </w:p>
    <w:p w:rsidR="00022044" w:rsidRPr="009D72CA" w:rsidRDefault="00022044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lastRenderedPageBreak/>
        <w:br w:type="page"/>
      </w:r>
    </w:p>
    <w:p w:rsidR="00A62A16" w:rsidRPr="009D72CA" w:rsidRDefault="008650F0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lastRenderedPageBreak/>
        <w:t>INTRODUCTION</w:t>
      </w:r>
    </w:p>
    <w:p w:rsidR="009D72CA" w:rsidRDefault="008650F0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Inflammatory bowel disease (IBD) is a chronic condition of the gastrointestinal tract which is characterized by episodes of remission and relapses and encompasses both Crohn’s disease (CD) and ulcerative colitis (UC). </w:t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In the management of IBD, </w:t>
      </w:r>
      <w:proofErr w:type="spellStart"/>
      <w:r w:rsidR="001F74DA"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022044" w:rsidRPr="009D72CA">
        <w:rPr>
          <w:rFonts w:ascii="Book Antiqua" w:hAnsi="Book Antiqua" w:hint="eastAsia"/>
          <w:sz w:val="24"/>
          <w:szCs w:val="24"/>
          <w:lang w:val="en-US" w:eastAsia="zh-CN"/>
        </w:rPr>
        <w:t>[</w:t>
      </w:r>
      <w:r w:rsidR="001F74DA" w:rsidRPr="009D72CA">
        <w:rPr>
          <w:rFonts w:ascii="Book Antiqua" w:hAnsi="Book Antiqua"/>
          <w:i/>
          <w:sz w:val="24"/>
          <w:szCs w:val="24"/>
          <w:lang w:val="en-US"/>
        </w:rPr>
        <w:t>i.e.</w:t>
      </w:r>
      <w:r w:rsidR="00022044" w:rsidRPr="009D72CA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 azathioprine</w:t>
      </w:r>
      <w:r w:rsidR="00472958" w:rsidRPr="009D72CA">
        <w:rPr>
          <w:rFonts w:ascii="Book Antiqua" w:hAnsi="Book Antiqua"/>
          <w:sz w:val="24"/>
          <w:szCs w:val="24"/>
          <w:lang w:val="en-US"/>
        </w:rPr>
        <w:t xml:space="preserve"> (AZA)</w:t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, mercaptopurine </w:t>
      </w:r>
      <w:r w:rsidR="00472958" w:rsidRPr="009D72CA">
        <w:rPr>
          <w:rFonts w:ascii="Book Antiqua" w:hAnsi="Book Antiqua"/>
          <w:sz w:val="24"/>
          <w:szCs w:val="24"/>
          <w:lang w:val="en-US"/>
        </w:rPr>
        <w:t xml:space="preserve">(MP) </w:t>
      </w:r>
      <w:r w:rsidR="001F74DA" w:rsidRPr="009D72CA">
        <w:rPr>
          <w:rFonts w:ascii="Book Antiqua" w:hAnsi="Book Antiqua"/>
          <w:sz w:val="24"/>
          <w:szCs w:val="24"/>
          <w:lang w:val="en-US"/>
        </w:rPr>
        <w:t>and thioguanine</w:t>
      </w:r>
      <w:r w:rsidR="00472958" w:rsidRPr="009D72CA">
        <w:rPr>
          <w:rFonts w:ascii="Book Antiqua" w:hAnsi="Book Antiqua"/>
          <w:sz w:val="24"/>
          <w:szCs w:val="24"/>
          <w:lang w:val="en-US"/>
        </w:rPr>
        <w:t xml:space="preserve"> (TG)</w:t>
      </w:r>
      <w:r w:rsidR="00022044" w:rsidRPr="009D72CA">
        <w:rPr>
          <w:rFonts w:ascii="Book Antiqua" w:hAnsi="Book Antiqua" w:hint="eastAsia"/>
          <w:sz w:val="24"/>
          <w:szCs w:val="24"/>
          <w:lang w:val="en-US" w:eastAsia="zh-CN"/>
        </w:rPr>
        <w:t>]</w:t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 play an important role</w:t>
      </w:r>
      <w:r w:rsidR="00F209A1" w:rsidRPr="009D72CA">
        <w:rPr>
          <w:rFonts w:ascii="Book Antiqua" w:hAnsi="Book Antiqua"/>
          <w:sz w:val="24"/>
          <w:szCs w:val="24"/>
          <w:lang w:val="en-US"/>
        </w:rPr>
        <w:t xml:space="preserve"> in clinical practice</w:t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, mainly in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>order to maintain</w:t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 remission</w:t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aWduYXNzPC9BdXRob3I+PFllYXI+MjAxMjwvWWVhcj48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</w:fldData>
        </w:fldChar>
      </w:r>
      <w:r w:rsidR="00022044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aWduYXNzPC9BdXRob3I+PFllYXI+MjAxMjwvWWVhcj48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</w:fldData>
        </w:fldChar>
      </w:r>
      <w:r w:rsidR="00022044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022044" w:rsidRPr="009D72CA">
        <w:rPr>
          <w:rFonts w:ascii="Book Antiqua" w:hAnsi="Book Antiqua"/>
          <w:sz w:val="24"/>
          <w:szCs w:val="24"/>
          <w:lang w:val="en-US"/>
        </w:rPr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022044" w:rsidRPr="009D72CA">
        <w:rPr>
          <w:rFonts w:ascii="Book Antiqua" w:hAnsi="Book Antiqua"/>
          <w:sz w:val="24"/>
          <w:szCs w:val="24"/>
          <w:lang w:val="en-US"/>
        </w:rPr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02204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-4]</w:t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1F74DA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915DA5" w:rsidRPr="009D72CA">
        <w:rPr>
          <w:rFonts w:ascii="Book Antiqua" w:hAnsi="Book Antiqua"/>
          <w:sz w:val="24"/>
          <w:szCs w:val="24"/>
          <w:lang w:val="en-US"/>
        </w:rPr>
        <w:t xml:space="preserve">Over the past decades, extensive research has been performed to elucidate the complex metabolism of </w:t>
      </w:r>
      <w:proofErr w:type="spellStart"/>
      <w:r w:rsidR="00915DA5"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="00F209A1" w:rsidRPr="009D72CA">
        <w:rPr>
          <w:rFonts w:ascii="Book Antiqua" w:hAnsi="Book Antiqua"/>
          <w:sz w:val="24"/>
          <w:szCs w:val="24"/>
          <w:lang w:val="en-US"/>
        </w:rPr>
        <w:t xml:space="preserve"> derivative</w:t>
      </w:r>
      <w:r w:rsidR="00915DA5" w:rsidRPr="009D72CA">
        <w:rPr>
          <w:rFonts w:ascii="Book Antiqua" w:hAnsi="Book Antiqua"/>
          <w:sz w:val="24"/>
          <w:szCs w:val="24"/>
          <w:lang w:val="en-US"/>
        </w:rPr>
        <w:t>s</w:t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QXNzZWxkb25rPC9BdXRob3I+PFllYXI+MjAwOTwv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</w:fldData>
        </w:fldChar>
      </w:r>
      <w:r w:rsidR="00022044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QXNzZWxkb25rPC9BdXRob3I+PFllYXI+MjAwOTwv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</w:fldData>
        </w:fldChar>
      </w:r>
      <w:r w:rsidR="00022044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022044" w:rsidRPr="009D72CA">
        <w:rPr>
          <w:rFonts w:ascii="Book Antiqua" w:hAnsi="Book Antiqua"/>
          <w:sz w:val="24"/>
          <w:szCs w:val="24"/>
          <w:lang w:val="en-US"/>
        </w:rPr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022044" w:rsidRPr="009D72CA">
        <w:rPr>
          <w:rFonts w:ascii="Book Antiqua" w:hAnsi="Book Antiqua"/>
          <w:sz w:val="24"/>
          <w:szCs w:val="24"/>
          <w:lang w:val="en-US"/>
        </w:rPr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02204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-7]</w:t>
      </w:r>
      <w:r w:rsidR="0002204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915DA5" w:rsidRPr="009D72CA">
        <w:rPr>
          <w:rFonts w:ascii="Book Antiqua" w:hAnsi="Book Antiqua"/>
          <w:sz w:val="24"/>
          <w:szCs w:val="24"/>
          <w:lang w:val="en-US"/>
        </w:rPr>
        <w:t xml:space="preserve">. In this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article</w:t>
      </w:r>
      <w:r w:rsidR="00915DA5" w:rsidRPr="009D72CA">
        <w:rPr>
          <w:rFonts w:ascii="Book Antiqua" w:hAnsi="Book Antiqua"/>
          <w:sz w:val="24"/>
          <w:szCs w:val="24"/>
          <w:lang w:val="en-US"/>
        </w:rPr>
        <w:t xml:space="preserve">, we demonstrate and discuss the way we use thiopurine therapy in the treatment of </w:t>
      </w:r>
      <w:r w:rsidR="004F27C1" w:rsidRPr="009D72CA">
        <w:rPr>
          <w:rFonts w:ascii="Book Antiqua" w:hAnsi="Book Antiqua"/>
          <w:sz w:val="24"/>
          <w:szCs w:val="24"/>
          <w:lang w:val="en-US"/>
        </w:rPr>
        <w:t xml:space="preserve">adult </w:t>
      </w:r>
      <w:r w:rsidR="00915DA5" w:rsidRPr="009D72CA">
        <w:rPr>
          <w:rFonts w:ascii="Book Antiqua" w:hAnsi="Book Antiqua"/>
          <w:sz w:val="24"/>
          <w:szCs w:val="24"/>
          <w:lang w:val="en-US"/>
        </w:rPr>
        <w:t>IBD</w:t>
      </w:r>
      <w:r w:rsidR="004F27C1" w:rsidRPr="009D72CA">
        <w:rPr>
          <w:rFonts w:ascii="Book Antiqua" w:hAnsi="Book Antiqua"/>
          <w:sz w:val="24"/>
          <w:szCs w:val="24"/>
          <w:lang w:val="en-US"/>
        </w:rPr>
        <w:t xml:space="preserve"> patients</w:t>
      </w:r>
      <w:r w:rsidR="00915DA5" w:rsidRPr="009D72CA">
        <w:rPr>
          <w:rFonts w:ascii="Book Antiqua" w:hAnsi="Book Antiqua"/>
          <w:sz w:val="24"/>
          <w:szCs w:val="24"/>
          <w:lang w:val="en-US"/>
        </w:rPr>
        <w:t xml:space="preserve"> in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 xml:space="preserve">two referral </w:t>
      </w:r>
      <w:r w:rsidR="002D59D7" w:rsidRPr="009D72CA">
        <w:rPr>
          <w:rFonts w:ascii="Book Antiqua" w:hAnsi="Book Antiqua"/>
          <w:sz w:val="24"/>
          <w:szCs w:val="24"/>
          <w:lang w:val="en-US"/>
        </w:rPr>
        <w:t>centers</w:t>
      </w:r>
      <w:r w:rsidR="00DC0F7D" w:rsidRPr="009D72CA">
        <w:rPr>
          <w:rFonts w:ascii="Book Antiqua" w:hAnsi="Book Antiqua"/>
          <w:sz w:val="24"/>
          <w:szCs w:val="24"/>
          <w:lang w:val="en-US"/>
        </w:rPr>
        <w:t xml:space="preserve"> in</w:t>
      </w:r>
      <w:r w:rsidR="00915DA5" w:rsidRPr="009D72CA">
        <w:rPr>
          <w:rFonts w:ascii="Book Antiqua" w:hAnsi="Book Antiqua"/>
          <w:sz w:val="24"/>
          <w:szCs w:val="24"/>
          <w:lang w:val="en-US"/>
        </w:rPr>
        <w:t xml:space="preserve"> The Netherlands</w:t>
      </w:r>
      <w:r w:rsidR="000C4B1E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A0633A" w:rsidRPr="009D72CA">
        <w:rPr>
          <w:rFonts w:ascii="Book Antiqua" w:hAnsi="Book Antiqua"/>
          <w:sz w:val="24"/>
          <w:szCs w:val="24"/>
          <w:lang w:val="en-US"/>
        </w:rPr>
        <w:t>in daily practice</w:t>
      </w:r>
      <w:r w:rsidR="00915DA5" w:rsidRPr="009D72CA">
        <w:rPr>
          <w:rFonts w:ascii="Book Antiqua" w:hAnsi="Book Antiqua"/>
          <w:sz w:val="24"/>
          <w:szCs w:val="24"/>
          <w:lang w:val="en-US"/>
        </w:rPr>
        <w:t>.</w:t>
      </w:r>
      <w:r w:rsidR="004F27C1" w:rsidRPr="009D72CA">
        <w:rPr>
          <w:rFonts w:ascii="Book Antiqua" w:hAnsi="Book Antiqua"/>
          <w:sz w:val="24"/>
          <w:szCs w:val="24"/>
          <w:lang w:val="en-US"/>
        </w:rPr>
        <w:t xml:space="preserve"> For information about thiopurine therapy in pediatric IBD, we refer to reviews focused on this patient group</w:t>
      </w:r>
      <w:r w:rsidR="009D72CA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dWVtbWVsZTwvQXV0aG9yPjxZZWFyPjIwMTQ8L1llYXI+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</w:fldData>
        </w:fldChar>
      </w:r>
      <w:r w:rsidR="009D72CA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D72CA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SdWVtbWVsZTwvQXV0aG9yPjxZZWFyPjIwMTQ8L1llYXI+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</w:fldData>
        </w:fldChar>
      </w:r>
      <w:r w:rsidR="009D72CA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D72CA" w:rsidRPr="009D72CA">
        <w:rPr>
          <w:rFonts w:ascii="Book Antiqua" w:hAnsi="Book Antiqua"/>
          <w:sz w:val="24"/>
          <w:szCs w:val="24"/>
          <w:lang w:val="en-US"/>
        </w:rPr>
      </w:r>
      <w:r w:rsidR="009D72CA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9D72CA" w:rsidRPr="009D72CA">
        <w:rPr>
          <w:rFonts w:ascii="Book Antiqua" w:hAnsi="Book Antiqua"/>
          <w:sz w:val="24"/>
          <w:szCs w:val="24"/>
          <w:lang w:val="en-US"/>
        </w:rPr>
      </w:r>
      <w:r w:rsidR="009D72CA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D72CA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8-10]</w:t>
      </w:r>
      <w:r w:rsidR="009D72CA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4F27C1" w:rsidRPr="009D72CA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9D72CA" w:rsidRDefault="009D72CA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915DA5" w:rsidRPr="009D72CA" w:rsidRDefault="009D72CA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DISCOVERY OF THIOPURINES</w:t>
      </w:r>
    </w:p>
    <w:p w:rsidR="00915DA5" w:rsidRDefault="00472958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>Thiopurines were firstly described in the early 1950s by Gertrude Elion and George Hitchings</w:t>
      </w:r>
      <w:r w:rsidR="00A0633A" w:rsidRPr="009D72CA">
        <w:rPr>
          <w:rFonts w:ascii="Book Antiqua" w:hAnsi="Book Antiqua"/>
          <w:sz w:val="24"/>
          <w:szCs w:val="24"/>
          <w:lang w:val="en-US"/>
        </w:rPr>
        <w:t>, primarily as antimetabolite therapy</w:t>
      </w:r>
      <w:r w:rsidR="00755D04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755D04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Elion&lt;/Author&gt;&lt;Year&gt;1989&lt;/Year&gt;&lt;RecNum&gt;80&lt;/RecNum&gt;&lt;DisplayText&gt;&lt;style face="superscript"&gt;[11]&lt;/style&gt;&lt;/DisplayText&gt;&lt;record&gt;&lt;rec-number&gt;80&lt;/rec-number&gt;&lt;foreign-keys&gt;&lt;key app="EN" db-id="atp2v25atts92neeewu5292bzfvrvxpvfzxz" timestamp="1460539725"&gt;80&lt;/key&gt;&lt;/foreign-keys&gt;&lt;ref-type name="Journal Article"&gt;17&lt;/ref-type&gt;&lt;contributors&gt;&lt;authors&gt;&lt;author&gt;Elion, G. B.&lt;/author&gt;&lt;/authors&gt;&lt;/contributors&gt;&lt;auth-address&gt;Wellcome Research Laboratories, Burroughs Wellcome Company, Research Triangle Park, NC 27709.&lt;/auth-address&gt;&lt;titles&gt;&lt;title&gt;The purine path to chemotherapy&lt;/title&gt;&lt;secondary-title&gt;Science&lt;/secondary-title&gt;&lt;/titles&gt;&lt;periodical&gt;&lt;full-title&gt;Science&lt;/full-title&gt;&lt;/periodical&gt;&lt;pages&gt;41-7&lt;/pages&gt;&lt;volume&gt;244&lt;/volume&gt;&lt;number&gt;4900&lt;/number&gt;&lt;reprint-edition&gt;Not in File&lt;/reprint-edition&gt;&lt;keywords&gt;&lt;keyword&gt;Animals&lt;/keyword&gt;&lt;keyword&gt;*Drug Therapy&lt;/keyword&gt;&lt;keyword&gt;Humans&lt;/keyword&gt;&lt;keyword&gt;*Purines&lt;/keyword&gt;&lt;/keywords&gt;&lt;dates&gt;&lt;year&gt;1989&lt;/year&gt;&lt;pub-dates&gt;&lt;date&gt;Apr 7&lt;/date&gt;&lt;/pub-dates&gt;&lt;/dates&gt;&lt;isbn&gt;0036-8075 (Print)&amp;#xD;0036-8075 (Linking)&lt;/isbn&gt;&lt;accession-num&gt;2649979&lt;/accession-num&gt;&lt;label&gt;6&lt;/label&gt;&lt;urls&gt;&lt;related-urls&gt;&lt;url&gt;http://www.ncbi.nlm.nih.gov/pubmed/2649979&lt;/url&gt;&lt;url&gt;http://science.sciencemag.org/content/244/4900/41.long&lt;/url&gt;&lt;/related-urls&gt;&lt;/urls&gt;&lt;/record&gt;&lt;/Cite&gt;&lt;/EndNote&gt;</w:instrText>
      </w:r>
      <w:r w:rsidR="00755D0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755D0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]</w:t>
      </w:r>
      <w:r w:rsidR="00755D0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Pr="009D72CA">
        <w:rPr>
          <w:rFonts w:ascii="Book Antiqua" w:hAnsi="Book Antiqua"/>
          <w:sz w:val="24"/>
          <w:szCs w:val="24"/>
          <w:lang w:val="en-US"/>
        </w:rPr>
        <w:t xml:space="preserve">. Initially, thiopurines were used in the treatment of acute lymphatic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leukemia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in children and in the prevention of organ transplant rejection. The first IBD patient treated with thiopurines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>has been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described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>by Dr. Bean</w:t>
      </w:r>
      <w:r w:rsidR="00755D04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755D04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Bean&lt;/Author&gt;&lt;Year&gt;1962&lt;/Year&gt;&lt;RecNum&gt;112&lt;/RecNum&gt;&lt;DisplayText&gt;&lt;style face="superscript"&gt;[12]&lt;/style&gt;&lt;/DisplayText&gt;&lt;record&gt;&lt;rec-number&gt;112&lt;/rec-number&gt;&lt;foreign-keys&gt;&lt;key app="EN" db-id="atp2v25atts92neeewu5292bzfvrvxpvfzxz" timestamp="1460541667"&gt;112&lt;/key&gt;&lt;/foreign-keys&gt;&lt;ref-type name="Journal Article"&gt;17&lt;/ref-type&gt;&lt;contributors&gt;&lt;authors&gt;&lt;author&gt;Bean, R. H.&lt;/author&gt;&lt;/authors&gt;&lt;/contributors&gt;&lt;titles&gt;&lt;title&gt;The treatment of chronic ulcerative colitis with 6-mercaptopurine&lt;/title&gt;&lt;secondary-title&gt;Med J Aust&lt;/secondary-title&gt;&lt;/titles&gt;&lt;periodical&gt;&lt;full-title&gt;Med J Aust&lt;/full-title&gt;&lt;/periodical&gt;&lt;pages&gt;592-3&lt;/pages&gt;&lt;volume&gt;49(2)&lt;/volume&gt;&lt;keywords&gt;&lt;keyword&gt;*6-Mercaptopurine&lt;/keyword&gt;&lt;keyword&gt;*Colitis&lt;/keyword&gt;&lt;keyword&gt;*Colitis, Ulcerative&lt;/keyword&gt;&lt;keyword&gt;Humans&lt;/keyword&gt;&lt;keyword&gt;*Mercaptopurine&lt;/keyword&gt;&lt;/keywords&gt;&lt;dates&gt;&lt;year&gt;1962&lt;/year&gt;&lt;pub-dates&gt;&lt;date&gt;Oct 13&lt;/date&gt;&lt;/pub-dates&gt;&lt;/dates&gt;&lt;isbn&gt;0025-729X (Print)&amp;#xD;0025-729X (Linking)&lt;/isbn&gt;&lt;accession-num&gt;13969929&lt;/accession-num&gt;&lt;urls&gt;&lt;related-urls&gt;&lt;url&gt;http://www.ncbi.nlm.nih.gov/pubmed/13969929&lt;/url&gt;&lt;/related-urls&gt;&lt;/urls&gt;&lt;/record&gt;&lt;/Cite&gt;&lt;/EndNote&gt;</w:instrText>
      </w:r>
      <w:r w:rsidR="00755D0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755D0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2]</w:t>
      </w:r>
      <w:r w:rsidR="00755D0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209A1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in 1962. </w:t>
      </w:r>
      <w:r w:rsidR="003768CE" w:rsidRPr="009D72CA">
        <w:rPr>
          <w:rFonts w:ascii="Book Antiqua" w:hAnsi="Book Antiqua"/>
          <w:sz w:val="24"/>
          <w:szCs w:val="24"/>
          <w:lang w:val="en-US"/>
        </w:rPr>
        <w:t>At this moment, thiopurines are used in a variety of autoimmune disorders and hematologic malignancies</w:t>
      </w:r>
      <w:r w:rsidR="00261AA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YXJyYW48L0F1dGhvcj48WWVhcj4yMDA4PC9ZZWFyPjxS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=
</w:fldData>
        </w:fldChar>
      </w:r>
      <w:r w:rsidR="00261AA4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261AA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LYXJyYW48L0F1dGhvcj48WWVhcj4yMDA4PC9ZZWFyPjxS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=
</w:fldData>
        </w:fldChar>
      </w:r>
      <w:r w:rsidR="00261AA4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261AA4" w:rsidRPr="009D72CA">
        <w:rPr>
          <w:rFonts w:ascii="Book Antiqua" w:hAnsi="Book Antiqua"/>
          <w:sz w:val="24"/>
          <w:szCs w:val="24"/>
          <w:lang w:val="en-US"/>
        </w:rPr>
      </w:r>
      <w:r w:rsidR="00261AA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261AA4" w:rsidRPr="009D72CA">
        <w:rPr>
          <w:rFonts w:ascii="Book Antiqua" w:hAnsi="Book Antiqua"/>
          <w:sz w:val="24"/>
          <w:szCs w:val="24"/>
          <w:lang w:val="en-US"/>
        </w:rPr>
      </w:r>
      <w:r w:rsidR="00261AA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261AA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3,</w:t>
      </w:r>
      <w:r w:rsidR="00261AA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4]</w:t>
      </w:r>
      <w:r w:rsidR="00261AA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3768CE" w:rsidRPr="009D72CA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261AA4" w:rsidRPr="009D72CA" w:rsidRDefault="00261AA4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7A1F88" w:rsidRPr="009D72CA" w:rsidRDefault="00261AA4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PHARMACOLOGY OF THIOPURINES</w:t>
      </w:r>
    </w:p>
    <w:p w:rsidR="00E706AA" w:rsidRPr="009D72CA" w:rsidRDefault="006F15C1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sz w:val="24"/>
          <w:szCs w:val="24"/>
          <w:lang w:val="en-US"/>
        </w:rPr>
        <w:t>The thiopurine derivatives AZA, MP and TG are all pro-</w:t>
      </w:r>
      <w:proofErr w:type="gramStart"/>
      <w:r w:rsidRPr="009D72CA">
        <w:rPr>
          <w:rFonts w:ascii="Book Antiqua" w:hAnsi="Book Antiqua"/>
          <w:sz w:val="24"/>
          <w:szCs w:val="24"/>
          <w:lang w:val="en-US"/>
        </w:rPr>
        <w:t>drugs which</w:t>
      </w:r>
      <w:proofErr w:type="gramEnd"/>
      <w:r w:rsidRPr="009D72CA">
        <w:rPr>
          <w:rFonts w:ascii="Book Antiqua" w:hAnsi="Book Antiqua"/>
          <w:sz w:val="24"/>
          <w:szCs w:val="24"/>
          <w:lang w:val="en-US"/>
        </w:rPr>
        <w:t xml:space="preserve"> are </w:t>
      </w:r>
      <w:r w:rsidR="00926C78" w:rsidRPr="009D72CA">
        <w:rPr>
          <w:rFonts w:ascii="Book Antiqua" w:hAnsi="Book Antiqua"/>
          <w:sz w:val="24"/>
          <w:szCs w:val="24"/>
          <w:lang w:val="en-US"/>
        </w:rPr>
        <w:t xml:space="preserve">subsequently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converted </w:t>
      </w:r>
      <w:r w:rsidR="00926C78" w:rsidRPr="009D72CA">
        <w:rPr>
          <w:rFonts w:ascii="Book Antiqua" w:hAnsi="Book Antiqua"/>
          <w:sz w:val="24"/>
          <w:szCs w:val="24"/>
          <w:lang w:val="en-US"/>
        </w:rPr>
        <w:t xml:space="preserve">into the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 xml:space="preserve">allegedly most important </w:t>
      </w:r>
      <w:r w:rsidR="00926C78" w:rsidRPr="009D72CA">
        <w:rPr>
          <w:rFonts w:ascii="Book Antiqua" w:hAnsi="Book Antiqua"/>
          <w:sz w:val="24"/>
          <w:szCs w:val="24"/>
          <w:lang w:val="en-US"/>
        </w:rPr>
        <w:t>pharmacol</w:t>
      </w:r>
      <w:r w:rsidR="00A0633A" w:rsidRPr="009D72CA">
        <w:rPr>
          <w:rFonts w:ascii="Book Antiqua" w:hAnsi="Book Antiqua"/>
          <w:sz w:val="24"/>
          <w:szCs w:val="24"/>
          <w:lang w:val="en-US"/>
        </w:rPr>
        <w:t xml:space="preserve">ogically active end-metabolites, </w:t>
      </w:r>
      <w:r w:rsidR="00926C78" w:rsidRPr="009D72CA">
        <w:rPr>
          <w:rFonts w:ascii="Book Antiqua" w:hAnsi="Book Antiqua"/>
          <w:sz w:val="24"/>
          <w:szCs w:val="24"/>
          <w:lang w:val="en-US"/>
        </w:rPr>
        <w:t>6-thioguanine nucleotides (6-TGN)</w:t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QXNzZWxkb25rPC9BdXRob3I+PFllYXI+MjAwOTwv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</w:fldData>
        </w:fldChar>
      </w:r>
      <w:r w:rsidR="00E47DF4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QXNzZWxkb25rPC9BdXRob3I+PFllYXI+MjAwOTwv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</w:fldData>
        </w:fldChar>
      </w:r>
      <w:r w:rsidR="00E47DF4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47DF4" w:rsidRPr="009D72CA">
        <w:rPr>
          <w:rFonts w:ascii="Book Antiqua" w:hAnsi="Book Antiqua"/>
          <w:sz w:val="24"/>
          <w:szCs w:val="24"/>
          <w:lang w:val="en-US"/>
        </w:rPr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E47DF4" w:rsidRPr="009D72CA">
        <w:rPr>
          <w:rFonts w:ascii="Book Antiqua" w:hAnsi="Book Antiqua"/>
          <w:sz w:val="24"/>
          <w:szCs w:val="24"/>
          <w:lang w:val="en-US"/>
        </w:rPr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7DF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]</w:t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926C78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022044" w:rsidRPr="009D72CA">
        <w:rPr>
          <w:rFonts w:ascii="Book Antiqua" w:hAnsi="Book Antiqua"/>
          <w:sz w:val="24"/>
          <w:szCs w:val="24"/>
          <w:lang w:val="en-US"/>
        </w:rPr>
        <w:t>AZA</w:t>
      </w:r>
      <w:r w:rsidR="00794FAC" w:rsidRPr="009D72CA">
        <w:rPr>
          <w:rFonts w:ascii="Book Antiqua" w:hAnsi="Book Antiqua"/>
          <w:sz w:val="24"/>
          <w:szCs w:val="24"/>
          <w:lang w:val="en-US"/>
        </w:rPr>
        <w:t xml:space="preserve"> is converted into </w:t>
      </w:r>
      <w:r w:rsidR="00C45A1C" w:rsidRPr="009D72CA">
        <w:rPr>
          <w:rFonts w:ascii="Book Antiqua" w:hAnsi="Book Antiqua"/>
          <w:sz w:val="24"/>
          <w:szCs w:val="24"/>
          <w:lang w:val="en-US"/>
        </w:rPr>
        <w:t>MP</w:t>
      </w:r>
      <w:r w:rsidR="00794FAC" w:rsidRPr="009D72CA">
        <w:rPr>
          <w:rFonts w:ascii="Book Antiqua" w:hAnsi="Book Antiqua"/>
          <w:sz w:val="24"/>
          <w:szCs w:val="24"/>
          <w:lang w:val="en-US"/>
        </w:rPr>
        <w:t xml:space="preserve"> by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 xml:space="preserve">the enzyme </w:t>
      </w:r>
      <w:r w:rsidR="00794FAC" w:rsidRPr="009D72CA">
        <w:rPr>
          <w:rFonts w:ascii="Book Antiqua" w:hAnsi="Book Antiqua"/>
          <w:sz w:val="24"/>
          <w:szCs w:val="24"/>
          <w:lang w:val="en-US"/>
        </w:rPr>
        <w:t>glutathione S-transferase</w:t>
      </w:r>
      <w:r w:rsidR="00C45A1C" w:rsidRPr="009D72CA">
        <w:rPr>
          <w:rFonts w:ascii="Book Antiqua" w:hAnsi="Book Antiqua"/>
          <w:sz w:val="24"/>
          <w:szCs w:val="24"/>
          <w:lang w:val="en-US"/>
        </w:rPr>
        <w:t>, after which MP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 is metabolized by three competing </w:t>
      </w:r>
      <w:r w:rsidR="000C4B1E" w:rsidRPr="009D72CA">
        <w:rPr>
          <w:rFonts w:ascii="Book Antiqua" w:hAnsi="Book Antiqua"/>
          <w:sz w:val="24"/>
          <w:szCs w:val="24"/>
          <w:lang w:val="en-US"/>
        </w:rPr>
        <w:t>enzymatic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 systems. First</w:t>
      </w:r>
      <w:r w:rsidR="00C45A1C" w:rsidRPr="009D72CA">
        <w:rPr>
          <w:rFonts w:ascii="Book Antiqua" w:hAnsi="Book Antiqua"/>
          <w:sz w:val="24"/>
          <w:szCs w:val="24"/>
          <w:lang w:val="en-US"/>
        </w:rPr>
        <w:t xml:space="preserve">, a part of the concentration </w:t>
      </w:r>
      <w:r w:rsidR="00F2731F" w:rsidRPr="009D72CA">
        <w:rPr>
          <w:rFonts w:ascii="Book Antiqua" w:hAnsi="Book Antiqua"/>
          <w:sz w:val="24"/>
          <w:szCs w:val="24"/>
          <w:lang w:val="en-US"/>
        </w:rPr>
        <w:t>MP is withdrawn from bioavailability by xanthine oxidase (XO) and thiopurine-S-methyl</w:t>
      </w:r>
      <w:r w:rsidR="00C45A1C" w:rsidRPr="009D72CA">
        <w:rPr>
          <w:rFonts w:ascii="Book Antiqua" w:hAnsi="Book Antiqua"/>
          <w:sz w:val="24"/>
          <w:szCs w:val="24"/>
          <w:lang w:val="en-US"/>
        </w:rPr>
        <w:t xml:space="preserve">transferase (TPMT), converting </w:t>
      </w:r>
      <w:r w:rsidR="00F2731F" w:rsidRPr="009D72CA">
        <w:rPr>
          <w:rFonts w:ascii="Book Antiqua" w:hAnsi="Book Antiqua"/>
          <w:sz w:val="24"/>
          <w:szCs w:val="24"/>
          <w:lang w:val="en-US"/>
        </w:rPr>
        <w:t>MP into 6-thiouric acid (6-TUA) and 6-methylmercaptopurine (6-MMP), respectively. T</w:t>
      </w:r>
      <w:r w:rsidR="00C45A1C" w:rsidRPr="009D72CA">
        <w:rPr>
          <w:rFonts w:ascii="Book Antiqua" w:hAnsi="Book Antiqua"/>
          <w:sz w:val="24"/>
          <w:szCs w:val="24"/>
          <w:lang w:val="en-US"/>
        </w:rPr>
        <w:t xml:space="preserve">he remaining concentration of 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MP is metabolized </w:t>
      </w:r>
      <w:r w:rsidR="00F2731F" w:rsidRPr="00D16484">
        <w:rPr>
          <w:rFonts w:ascii="Book Antiqua" w:hAnsi="Book Antiqua"/>
          <w:i/>
          <w:sz w:val="24"/>
          <w:szCs w:val="24"/>
          <w:lang w:val="en-US"/>
        </w:rPr>
        <w:t>via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 the purine salvage pathway into </w:t>
      </w:r>
      <w:r w:rsidR="00E706AA" w:rsidRPr="009D72CA">
        <w:rPr>
          <w:rFonts w:ascii="Book Antiqua" w:hAnsi="Book Antiqua"/>
          <w:sz w:val="24"/>
          <w:szCs w:val="24"/>
          <w:lang w:val="en-US"/>
        </w:rPr>
        <w:t>6-TGN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 by </w:t>
      </w:r>
      <w:r w:rsidR="00E706AA" w:rsidRPr="009D72CA">
        <w:rPr>
          <w:rFonts w:ascii="Book Antiqua" w:hAnsi="Book Antiqua"/>
          <w:sz w:val="24"/>
          <w:szCs w:val="24"/>
          <w:lang w:val="en-US"/>
        </w:rPr>
        <w:t xml:space="preserve">a cascade of </w:t>
      </w:r>
      <w:r w:rsidR="00F2731F" w:rsidRPr="009D72CA">
        <w:rPr>
          <w:rFonts w:ascii="Book Antiqua" w:hAnsi="Book Antiqua"/>
          <w:sz w:val="24"/>
          <w:szCs w:val="24"/>
          <w:lang w:val="en-US"/>
        </w:rPr>
        <w:t>hypoxanthine-guanine phos</w:t>
      </w:r>
      <w:r w:rsidR="00E706AA" w:rsidRPr="009D72CA">
        <w:rPr>
          <w:rFonts w:ascii="Book Antiqua" w:hAnsi="Book Antiqua"/>
          <w:sz w:val="24"/>
          <w:szCs w:val="24"/>
          <w:lang w:val="en-US"/>
        </w:rPr>
        <w:t xml:space="preserve">phoribosyl transferase (HGPRT), 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inosine monophosphate dehydrogenase </w:t>
      </w:r>
      <w:r w:rsidR="00F2731F" w:rsidRPr="009D72CA">
        <w:rPr>
          <w:rFonts w:ascii="Book Antiqua" w:hAnsi="Book Antiqua"/>
          <w:sz w:val="24"/>
          <w:szCs w:val="24"/>
          <w:lang w:val="en-US"/>
        </w:rPr>
        <w:lastRenderedPageBreak/>
        <w:t xml:space="preserve">(IMPD) </w:t>
      </w:r>
      <w:r w:rsidR="00E706AA" w:rsidRPr="009D72CA">
        <w:rPr>
          <w:rFonts w:ascii="Book Antiqua" w:hAnsi="Book Antiqua"/>
          <w:sz w:val="24"/>
          <w:szCs w:val="24"/>
          <w:lang w:val="en-US"/>
        </w:rPr>
        <w:t>and</w:t>
      </w:r>
      <w:r w:rsidR="00F2731F" w:rsidRPr="009D72CA">
        <w:rPr>
          <w:rFonts w:ascii="Book Antiqua" w:hAnsi="Book Antiqua"/>
          <w:sz w:val="24"/>
          <w:szCs w:val="24"/>
          <w:lang w:val="en-US"/>
        </w:rPr>
        <w:t xml:space="preserve"> guanosine monophosphate synthetase (GMPS).</w:t>
      </w:r>
      <w:r w:rsidR="001948BF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E706AA" w:rsidRPr="009D72CA">
        <w:rPr>
          <w:rFonts w:ascii="Book Antiqua" w:hAnsi="Book Antiqua"/>
          <w:sz w:val="24"/>
          <w:szCs w:val="24"/>
          <w:lang w:val="en-US"/>
        </w:rPr>
        <w:t>The 6-TGN</w:t>
      </w:r>
      <w:r w:rsidR="001948BF" w:rsidRPr="009D72CA">
        <w:rPr>
          <w:rFonts w:ascii="Book Antiqua" w:hAnsi="Book Antiqua"/>
          <w:sz w:val="24"/>
          <w:szCs w:val="24"/>
          <w:lang w:val="en-US"/>
        </w:rPr>
        <w:t xml:space="preserve"> can be incorporated in the DNA (thus achieving </w:t>
      </w:r>
      <w:r w:rsidR="00F209A1" w:rsidRPr="009D72CA">
        <w:rPr>
          <w:rFonts w:ascii="Book Antiqua" w:hAnsi="Book Antiqua"/>
          <w:sz w:val="24"/>
          <w:szCs w:val="24"/>
          <w:lang w:val="en-US"/>
        </w:rPr>
        <w:t>an anti-metabolic</w:t>
      </w:r>
      <w:r w:rsidR="001948BF" w:rsidRPr="009D72CA">
        <w:rPr>
          <w:rFonts w:ascii="Book Antiqua" w:hAnsi="Book Antiqua"/>
          <w:sz w:val="24"/>
          <w:szCs w:val="24"/>
          <w:lang w:val="en-US"/>
        </w:rPr>
        <w:t xml:space="preserve"> effect), but also account for inhibition of anti-apoptotic effects and down-regulation of pro-inflammatory cytokines.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In daily practice, we measure 6-TGN and 6-MMP in red blood cells (RBC)</w:t>
      </w:r>
      <w:r w:rsidR="00C45A1C" w:rsidRPr="009D72CA">
        <w:rPr>
          <w:rFonts w:ascii="Book Antiqua" w:hAnsi="Book Antiqua"/>
          <w:sz w:val="24"/>
          <w:szCs w:val="24"/>
          <w:lang w:val="en-US"/>
        </w:rPr>
        <w:t xml:space="preserve">, which is mainly due to the fact that in patients with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leukemia</w:t>
      </w:r>
      <w:r w:rsidR="00C45A1C" w:rsidRPr="009D72CA">
        <w:rPr>
          <w:rFonts w:ascii="Book Antiqua" w:hAnsi="Book Antiqua"/>
          <w:sz w:val="24"/>
          <w:szCs w:val="24"/>
          <w:lang w:val="en-US"/>
        </w:rPr>
        <w:t xml:space="preserve">, the original indication for thiopurine therapy, </w:t>
      </w:r>
      <w:r w:rsidR="009E117F" w:rsidRPr="009D72CA">
        <w:rPr>
          <w:rFonts w:ascii="Book Antiqua" w:hAnsi="Book Antiqua"/>
          <w:sz w:val="24"/>
          <w:szCs w:val="24"/>
          <w:lang w:val="en-US"/>
        </w:rPr>
        <w:t>successful treatment with thiopurines leads to the unavailability of leukocytes</w:t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ZXJ2aWV1eDwvQXV0aG9yPjxZZWFyPjIwMDI8L1llYXI+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</w:fldData>
        </w:fldChar>
      </w:r>
      <w:r w:rsidR="00E47DF4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ZXJ2aWV1eDwvQXV0aG9yPjxZZWFyPjIwMDI8L1llYXI+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</w:fldData>
        </w:fldChar>
      </w:r>
      <w:r w:rsidR="00E47DF4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47DF4" w:rsidRPr="009D72CA">
        <w:rPr>
          <w:rFonts w:ascii="Book Antiqua" w:hAnsi="Book Antiqua"/>
          <w:sz w:val="24"/>
          <w:szCs w:val="24"/>
          <w:lang w:val="en-US"/>
        </w:rPr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E47DF4" w:rsidRPr="009D72CA">
        <w:rPr>
          <w:rFonts w:ascii="Book Antiqua" w:hAnsi="Book Antiqua"/>
          <w:sz w:val="24"/>
          <w:szCs w:val="24"/>
          <w:lang w:val="en-US"/>
        </w:rPr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7DF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1,</w:t>
      </w:r>
      <w:r w:rsidR="00E47DF4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5]</w:t>
      </w:r>
      <w:r w:rsidR="00E47DF4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866DE2" w:rsidRPr="009D72CA">
        <w:rPr>
          <w:rFonts w:ascii="Book Antiqua" w:hAnsi="Book Antiqua"/>
          <w:sz w:val="24"/>
          <w:szCs w:val="24"/>
          <w:lang w:val="en-US"/>
        </w:rPr>
        <w:t>.</w:t>
      </w:r>
      <w:r w:rsidR="009E117F" w:rsidRPr="009D72CA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97557F" w:rsidRDefault="00E74CE9" w:rsidP="00E47DF4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>In contrast to AZA and MP, the metabolism of TG is less extensive as TG is directly converted into 6-TGN by HGPRT. Whether TG is also withdrawn from bioavailability by the effect of TPMT and XO, this effect is relatively smaller than in AZA and MP, leaving a larger portion of TG available for</w:t>
      </w:r>
      <w:r w:rsidR="00E47DF4">
        <w:rPr>
          <w:rFonts w:ascii="Book Antiqua" w:hAnsi="Book Antiqua"/>
          <w:sz w:val="24"/>
          <w:szCs w:val="24"/>
          <w:lang w:val="en-US"/>
        </w:rPr>
        <w:t xml:space="preserve"> (direct) conversion into 6-TGN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Pr="00E47DF4">
        <w:rPr>
          <w:rFonts w:ascii="Book Antiqua" w:hAnsi="Book Antiqua"/>
          <w:sz w:val="24"/>
          <w:szCs w:val="24"/>
          <w:lang w:val="en-US"/>
        </w:rPr>
        <w:t>(Figure 1)</w:t>
      </w:r>
      <w:r w:rsidR="003C3353" w:rsidRPr="00E47DF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QXNzZWxkb25rPC9BdXRob3I+PFllYXI+MjAwOTwv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</w:fldData>
        </w:fldChar>
      </w:r>
      <w:r w:rsidR="004F27C1" w:rsidRPr="00E47DF4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F27C1" w:rsidRPr="00E47DF4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QXNzZWxkb25rPC9BdXRob3I+PFllYXI+MjAwOTwv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</w:fldData>
        </w:fldChar>
      </w:r>
      <w:r w:rsidR="004F27C1" w:rsidRPr="00E47DF4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F27C1" w:rsidRPr="00E47DF4">
        <w:rPr>
          <w:rFonts w:ascii="Book Antiqua" w:hAnsi="Book Antiqua"/>
          <w:sz w:val="24"/>
          <w:szCs w:val="24"/>
          <w:lang w:val="en-US"/>
        </w:rPr>
      </w:r>
      <w:r w:rsidR="004F27C1" w:rsidRPr="00E47DF4">
        <w:rPr>
          <w:rFonts w:ascii="Book Antiqua" w:hAnsi="Book Antiqua"/>
          <w:sz w:val="24"/>
          <w:szCs w:val="24"/>
          <w:lang w:val="en-US"/>
        </w:rPr>
        <w:fldChar w:fldCharType="end"/>
      </w:r>
      <w:r w:rsidR="003C3353" w:rsidRPr="00E47DF4">
        <w:rPr>
          <w:rFonts w:ascii="Book Antiqua" w:hAnsi="Book Antiqua"/>
          <w:sz w:val="24"/>
          <w:szCs w:val="24"/>
          <w:lang w:val="en-US"/>
        </w:rPr>
      </w:r>
      <w:r w:rsidR="003C3353" w:rsidRPr="00E47DF4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7DF4" w:rsidRPr="00E47DF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,7,16,</w:t>
      </w:r>
      <w:r w:rsidR="004F27C1" w:rsidRPr="00E47DF4">
        <w:rPr>
          <w:rFonts w:ascii="Book Antiqua" w:hAnsi="Book Antiqua"/>
          <w:noProof/>
          <w:sz w:val="24"/>
          <w:szCs w:val="24"/>
          <w:vertAlign w:val="superscript"/>
          <w:lang w:val="en-US"/>
        </w:rPr>
        <w:t>17]</w:t>
      </w:r>
      <w:r w:rsidR="003C3353" w:rsidRPr="00E47DF4">
        <w:rPr>
          <w:rFonts w:ascii="Book Antiqua" w:hAnsi="Book Antiqua"/>
          <w:sz w:val="24"/>
          <w:szCs w:val="24"/>
          <w:lang w:val="en-US"/>
        </w:rPr>
        <w:fldChar w:fldCharType="end"/>
      </w:r>
      <w:r w:rsidR="00E47DF4" w:rsidRPr="00E47DF4">
        <w:rPr>
          <w:rFonts w:ascii="Book Antiqua" w:hAnsi="Book Antiqua" w:hint="eastAsia"/>
          <w:sz w:val="24"/>
          <w:szCs w:val="24"/>
          <w:lang w:val="en-US" w:eastAsia="zh-CN"/>
        </w:rPr>
        <w:t>.</w:t>
      </w:r>
    </w:p>
    <w:p w:rsidR="00E47DF4" w:rsidRPr="009D72CA" w:rsidRDefault="00E47DF4" w:rsidP="00E47DF4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7F2F79" w:rsidRPr="009D72CA" w:rsidRDefault="00E47DF4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INDICATIONS OF THIOPURINE THERAPY</w:t>
      </w:r>
    </w:p>
    <w:p w:rsidR="00EA0DFC" w:rsidRPr="009D72CA" w:rsidRDefault="00A97285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sz w:val="24"/>
          <w:szCs w:val="24"/>
          <w:lang w:val="en-US"/>
        </w:rPr>
        <w:t>When</w:t>
      </w:r>
      <w:r w:rsidR="00FA4D55" w:rsidRPr="009D72CA">
        <w:rPr>
          <w:rFonts w:ascii="Book Antiqua" w:hAnsi="Book Antiqua"/>
          <w:sz w:val="24"/>
          <w:szCs w:val="24"/>
          <w:lang w:val="en-US"/>
        </w:rPr>
        <w:t xml:space="preserve"> treating IBD patients in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</w:t>
      </w:r>
      <w:r w:rsidR="00FA4D55" w:rsidRPr="009D72CA">
        <w:rPr>
          <w:rFonts w:ascii="Book Antiqua" w:hAnsi="Book Antiqua"/>
          <w:sz w:val="24"/>
          <w:szCs w:val="24"/>
          <w:lang w:val="en-US"/>
        </w:rPr>
        <w:t xml:space="preserve">, we apply the therapeutic approach known as </w:t>
      </w:r>
      <w:r w:rsidR="000C4B1E" w:rsidRPr="00E441A9">
        <w:rPr>
          <w:rFonts w:ascii="Book Antiqua" w:hAnsi="Book Antiqua"/>
          <w:sz w:val="24"/>
          <w:szCs w:val="24"/>
          <w:lang w:val="en-US"/>
        </w:rPr>
        <w:t>accelerated step</w:t>
      </w:r>
      <w:r w:rsidRPr="00E441A9">
        <w:rPr>
          <w:rFonts w:ascii="Book Antiqua" w:hAnsi="Book Antiqua"/>
          <w:sz w:val="24"/>
          <w:szCs w:val="24"/>
          <w:lang w:val="en-US"/>
        </w:rPr>
        <w:t xml:space="preserve"> up care</w:t>
      </w:r>
      <w:r w:rsidR="00FA4D55" w:rsidRPr="00E441A9">
        <w:rPr>
          <w:rFonts w:ascii="Book Antiqua" w:hAnsi="Book Antiqua"/>
          <w:sz w:val="24"/>
          <w:szCs w:val="24"/>
          <w:lang w:val="en-US"/>
        </w:rPr>
        <w:t xml:space="preserve"> </w:t>
      </w:r>
      <w:r w:rsidR="00FA4D55" w:rsidRPr="009D72CA">
        <w:rPr>
          <w:rFonts w:ascii="Book Antiqua" w:hAnsi="Book Antiqua"/>
          <w:sz w:val="24"/>
          <w:szCs w:val="24"/>
          <w:lang w:val="en-US"/>
        </w:rPr>
        <w:t>in both CD and UC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van Bodegraven&lt;/Author&gt;&lt;Year&gt;2010&lt;/Year&gt;&lt;RecNum&gt;41&lt;/RecNum&gt;&lt;DisplayText&gt;&lt;style face="superscript"&gt;[18]&lt;/style&gt;&lt;/DisplayText&gt;&lt;record&gt;&lt;rec-number&gt;41&lt;/rec-number&gt;&lt;foreign-keys&gt;&lt;key app="EN" db-id="atp2v25atts92neeewu5292bzfvrvxpvfzxz" timestamp="1451911271"&gt;41&lt;/key&gt;&lt;/foreign-keys&gt;&lt;ref-type name="Journal Article"&gt;17&lt;/ref-type&gt;&lt;contributors&gt;&lt;authors&gt;&lt;author&gt;van Bodegraven, A. A.&lt;/author&gt;&lt;author&gt;van Everdingen, J. J.&lt;/author&gt;&lt;author&gt;Dijkstra, G.&lt;/author&gt;&lt;author&gt;de Jong, D. J.&lt;/author&gt;&lt;author&gt;Oldenburg, B.&lt;/author&gt;&lt;author&gt;Hommes, D. W.&lt;/author&gt;&lt;author&gt;C. BO-werkgroep &amp;apos;IBD bij volwassenen&lt;/author&gt;&lt;/authors&gt;&lt;/contributors&gt;&lt;auth-address&gt;Vrije Universiteit Medisch Centrum, Amsterdam, afd. Maag-Darm-Leverziekten, the Netherlands. v.bodegraven@vumc.nl&lt;/auth-address&gt;&lt;titles&gt;&lt;title&gt;[Guideline &amp;apos;Diagnosis and treatment of inflammatory bowel disease in adults&amp;apos;. I. Diagnosis and treatment]&lt;/title&gt;&lt;secondary-title&gt;Ned Tijdschr Geneeskd&lt;/secondary-title&gt;&lt;/titles&gt;&lt;periodical&gt;&lt;full-title&gt;Ned Tijdschr Geneeskd&lt;/full-title&gt;&lt;/periodical&gt;&lt;pages&gt;A1899&lt;/pages&gt;&lt;volume&gt;154&lt;/volume&gt;&lt;keywords&gt;&lt;keyword&gt;Adult&lt;/keyword&gt;&lt;keyword&gt;Biopsy&lt;/keyword&gt;&lt;keyword&gt;Colonoscopy&lt;/keyword&gt;&lt;keyword&gt;Diagnosis, Differential&lt;/keyword&gt;&lt;keyword&gt;Diet Therapy&lt;/keyword&gt;&lt;keyword&gt;Female&lt;/keyword&gt;&lt;keyword&gt;Humans&lt;/keyword&gt;&lt;keyword&gt;Immunosuppressive Agents/therapeutic use&lt;/keyword&gt;&lt;keyword&gt;Inflammatory Bowel Diseases/*diagnosis/pathology/*therapy&lt;/keyword&gt;&lt;keyword&gt;Male&lt;/keyword&gt;&lt;keyword&gt;Netherlands&lt;/keyword&gt;&lt;keyword&gt;*Practice Patterns, Physicians&amp;apos;&lt;/keyword&gt;&lt;keyword&gt;Severity of Illness Index&lt;/keyword&gt;&lt;/keywords&gt;&lt;dates&gt;&lt;year&gt;2010&lt;/year&gt;&lt;/dates&gt;&lt;orig-pub&gt;Richtlijn &amp;apos;Diagnostiek en behandeling van inflammatoire darmziekten bij volwassenen&amp;apos;. I. Diagnostiek en behandeling.&lt;/orig-pub&gt;&lt;isbn&gt;1876-8784 (Electronic)&amp;#xD;0028-2162 (Linking)&lt;/isbn&gt;&lt;accession-num&gt;21029496&lt;/accession-num&gt;&lt;urls&gt;&lt;related-urls&gt;&lt;url&gt;http://www.ncbi.nlm.nih.gov/pubmed/21029496&lt;/url&gt;&lt;/related-urls&gt;&lt;/urls&gt;&lt;/record&gt;&lt;/Cite&gt;&lt;/EndNote&gt;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41A9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8]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A4D55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Conventional </w:t>
      </w:r>
      <w:proofErr w:type="spellStart"/>
      <w:r w:rsidR="00E22816"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 (</w:t>
      </w:r>
      <w:r w:rsidR="00E22816" w:rsidRPr="00E441A9">
        <w:rPr>
          <w:rFonts w:ascii="Book Antiqua" w:hAnsi="Book Antiqua"/>
          <w:i/>
          <w:sz w:val="24"/>
          <w:szCs w:val="24"/>
          <w:lang w:val="en-US"/>
        </w:rPr>
        <w:t>i.e.</w:t>
      </w:r>
      <w:r w:rsidR="00E441A9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 AZA and MP) do not play a standard role in the active phase of CD</w:t>
      </w:r>
      <w:r w:rsidR="00B3005E" w:rsidRPr="009D72CA">
        <w:rPr>
          <w:rFonts w:ascii="Book Antiqua" w:hAnsi="Book Antiqua"/>
          <w:sz w:val="24"/>
          <w:szCs w:val="24"/>
          <w:lang w:val="en-US"/>
        </w:rPr>
        <w:t xml:space="preserve"> and UC</w:t>
      </w:r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 as such, however it </w:t>
      </w:r>
      <w:r w:rsidRPr="009D72CA">
        <w:rPr>
          <w:rFonts w:ascii="Book Antiqua" w:hAnsi="Book Antiqua"/>
          <w:sz w:val="24"/>
          <w:szCs w:val="24"/>
          <w:lang w:val="en-US"/>
        </w:rPr>
        <w:t>may be</w:t>
      </w:r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 added to induction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course </w:t>
      </w:r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therapy with corticosteroids in those patients who are suspected of having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a more </w:t>
      </w:r>
      <w:r w:rsidR="00E22816" w:rsidRPr="009D72CA">
        <w:rPr>
          <w:rFonts w:ascii="Book Antiqua" w:hAnsi="Book Antiqua"/>
          <w:sz w:val="24"/>
          <w:szCs w:val="24"/>
          <w:lang w:val="en-US"/>
        </w:rPr>
        <w:t xml:space="preserve">severe </w:t>
      </w:r>
      <w:r w:rsidR="009D30F8" w:rsidRPr="009D72CA">
        <w:rPr>
          <w:rFonts w:ascii="Book Antiqua" w:hAnsi="Book Antiqua"/>
          <w:sz w:val="24"/>
          <w:szCs w:val="24"/>
          <w:lang w:val="en-US"/>
        </w:rPr>
        <w:t xml:space="preserve">or prolonged </w:t>
      </w:r>
      <w:r w:rsidR="00E22816" w:rsidRPr="009D72CA">
        <w:rPr>
          <w:rFonts w:ascii="Book Antiqua" w:hAnsi="Book Antiqua"/>
          <w:sz w:val="24"/>
          <w:szCs w:val="24"/>
          <w:lang w:val="en-US"/>
        </w:rPr>
        <w:t>disease</w:t>
      </w:r>
      <w:r w:rsidR="00640A84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0C4B1E" w:rsidRPr="009D72CA">
        <w:rPr>
          <w:rFonts w:ascii="Book Antiqua" w:hAnsi="Book Antiqua"/>
          <w:sz w:val="24"/>
          <w:szCs w:val="24"/>
          <w:lang w:val="en-US"/>
        </w:rPr>
        <w:t>course.</w:t>
      </w:r>
      <w:r w:rsidR="00DE5C82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In patients with only mildly active disease with good reaction on initial induction therapy, thiopurines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do no</w:t>
      </w:r>
      <w:r w:rsidR="00F833FA" w:rsidRPr="009D72CA">
        <w:rPr>
          <w:rFonts w:ascii="Book Antiqua" w:hAnsi="Book Antiqua"/>
          <w:sz w:val="24"/>
          <w:szCs w:val="24"/>
          <w:lang w:val="en-US"/>
        </w:rPr>
        <w:t>t have to be initiated straight away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VpPC9BdXRob3I+PFllYXI+MjAxMzwvWWVhcj48UmVj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</w:fldData>
        </w:fldChar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VpPC9BdXRob3I+PFllYXI+MjAxMzwvWWVhcj48UmVj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</w:fldData>
        </w:fldChar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E441A9" w:rsidRPr="009D72CA">
        <w:rPr>
          <w:rFonts w:ascii="Book Antiqua" w:hAnsi="Book Antiqua"/>
          <w:sz w:val="24"/>
          <w:szCs w:val="24"/>
          <w:lang w:val="en-US"/>
        </w:rPr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41A9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9]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33FA" w:rsidRPr="009D72CA">
        <w:rPr>
          <w:rFonts w:ascii="Book Antiqua" w:hAnsi="Book Antiqua"/>
          <w:sz w:val="24"/>
          <w:szCs w:val="24"/>
          <w:lang w:val="en-US"/>
        </w:rPr>
        <w:t>.</w:t>
      </w:r>
      <w:r w:rsidR="00364F93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However, in those patients with </w:t>
      </w:r>
      <w:r w:rsidR="00640A84" w:rsidRPr="009D72CA">
        <w:rPr>
          <w:rFonts w:ascii="Book Antiqua" w:hAnsi="Book Antiqua"/>
          <w:sz w:val="24"/>
          <w:szCs w:val="24"/>
          <w:lang w:val="en-US"/>
        </w:rPr>
        <w:t>a relapse of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 disease</w:t>
      </w:r>
      <w:r w:rsidR="00640A84" w:rsidRPr="009D72CA">
        <w:rPr>
          <w:rFonts w:ascii="Book Antiqua" w:hAnsi="Book Antiqua"/>
          <w:sz w:val="24"/>
          <w:szCs w:val="24"/>
          <w:lang w:val="en-US"/>
        </w:rPr>
        <w:t xml:space="preserve"> despite two induction courses of corticosteroids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, thiopurines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are required to </w:t>
      </w:r>
      <w:r w:rsidR="00F833FA" w:rsidRPr="009D72CA">
        <w:rPr>
          <w:rFonts w:ascii="Book Antiqua" w:hAnsi="Book Antiqua"/>
          <w:sz w:val="24"/>
          <w:szCs w:val="24"/>
          <w:lang w:val="en-US"/>
        </w:rPr>
        <w:t>maintain remission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Goel&lt;/Author&gt;&lt;Year&gt;2015&lt;/Year&gt;&lt;RecNum&gt;160&lt;/RecNum&gt;&lt;DisplayText&gt;&lt;style face="superscript"&gt;[20]&lt;/style&gt;&lt;/DisplayText&gt;&lt;record&gt;&lt;rec-number&gt;160&lt;/rec-number&gt;&lt;foreign-keys&gt;&lt;key app="EN" db-id="atp2v25atts92neeewu5292bzfvrvxpvfzxz" timestamp="1468484866"&gt;160&lt;/key&gt;&lt;/foreign-keys&gt;&lt;ref-type name="Journal Article"&gt;17&lt;/ref-type&gt;&lt;contributors&gt;&lt;authors&gt;&lt;author&gt;Goel, R. M.&lt;/author&gt;&lt;author&gt;Blaker, P.&lt;/author&gt;&lt;author&gt;Mentzer, A.&lt;/author&gt;&lt;author&gt;Fong, S. C.&lt;/author&gt;&lt;author&gt;Marinaki, A. M.&lt;/author&gt;&lt;author&gt;Sanderson, J. D.&lt;/author&gt;&lt;/authors&gt;&lt;/contributors&gt;&lt;auth-address&gt;Guy&amp;apos;s &amp;amp; St Thomas&amp;apos; Hospitals - Gastroenterology, Westminster Bridge Road, London SE1 7EH, UK.&amp;#xD;Guy&amp;apos;s &amp;amp; St Thomas&amp;apos; Hospitals - Gastroenterology, London, UK.&amp;#xD;Guy&amp;apos;s &amp;amp; St Thomas&amp;apos; Hospitals - Clinical Chemistry, London, UK.&lt;/auth-address&gt;&lt;titles&gt;&lt;title&gt;Optimizing the use of thiopurines in inflammatory bowel disease&lt;/title&gt;&lt;secondary-title&gt;Ther Adv Chronic Dis&lt;/secondary-title&gt;&lt;/titles&gt;&lt;periodical&gt;&lt;full-title&gt;Ther Adv Chronic Dis&lt;/full-title&gt;&lt;/periodical&gt;&lt;pages&gt;138-46&lt;/pages&gt;&lt;volume&gt;6&lt;/volume&gt;&lt;number&gt;3&lt;/number&gt;&lt;keywords&gt;&lt;keyword&gt;Crohn&amp;apos;s disease&lt;/keyword&gt;&lt;keyword&gt;azathioprine&lt;/keyword&gt;&lt;keyword&gt;drugs&lt;/keyword&gt;&lt;keyword&gt;gastroenterology&lt;/keyword&gt;&lt;keyword&gt;inflammatory bowel disease&lt;/keyword&gt;&lt;keyword&gt;thiopurines&lt;/keyword&gt;&lt;keyword&gt;ulcerative colitis&lt;/keyword&gt;&lt;/keywords&gt;&lt;dates&gt;&lt;year&gt;2015&lt;/year&gt;&lt;pub-dates&gt;&lt;date&gt;May&lt;/date&gt;&lt;/pub-dates&gt;&lt;/dates&gt;&lt;isbn&gt;2040-6223 (Print)&amp;#xD;2040-6223 (Linking)&lt;/isbn&gt;&lt;accession-num&gt;25954498&lt;/accession-num&gt;&lt;urls&gt;&lt;related-urls&gt;&lt;url&gt;http://www.ncbi.nlm.nih.gov/pubmed/25954498&lt;/url&gt;&lt;/related-urls&gt;&lt;/urls&gt;&lt;custom2&gt;4416969&lt;/custom2&gt;&lt;electronic-resource-num&gt;10.1177/2040622315579063&lt;/electronic-resource-num&gt;&lt;/record&gt;&lt;/Cite&gt;&lt;/EndNote&gt;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41A9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0]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33FA" w:rsidRPr="009D72CA">
        <w:rPr>
          <w:rFonts w:ascii="Book Antiqua" w:hAnsi="Book Antiqua"/>
          <w:sz w:val="24"/>
          <w:szCs w:val="24"/>
          <w:lang w:val="en-US"/>
        </w:rPr>
        <w:t>.</w:t>
      </w:r>
      <w:r w:rsidR="00640A84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Furthermore, thiopurines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are</w:t>
      </w:r>
      <w:r w:rsidR="00B3005E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co-administered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as a routine </w:t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to treatment with anti-TNF therapy in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</w:t>
      </w:r>
      <w:r w:rsidR="00F833FA" w:rsidRPr="009D72CA">
        <w:rPr>
          <w:rFonts w:ascii="Book Antiqua" w:hAnsi="Book Antiqua"/>
          <w:sz w:val="24"/>
          <w:szCs w:val="24"/>
          <w:lang w:val="en-US"/>
        </w:rPr>
        <w:t>, in line with recent observations from the SONIC trial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xvbWJlbDwvQXV0aG9yPjxZZWFyPjIwMTU8L1llYXI+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=
</w:fldData>
        </w:fldChar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xvbWJlbDwvQXV0aG9yPjxZZWFyPjIwMTU8L1llYXI+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=
</w:fldData>
        </w:fldChar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E441A9" w:rsidRPr="009D72CA">
        <w:rPr>
          <w:rFonts w:ascii="Book Antiqua" w:hAnsi="Book Antiqua"/>
          <w:sz w:val="24"/>
          <w:szCs w:val="24"/>
          <w:lang w:val="en-US"/>
        </w:rPr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41A9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-4,21]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33FA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7E1108" w:rsidRPr="009D72CA">
        <w:rPr>
          <w:rFonts w:ascii="Book Antiqua" w:hAnsi="Book Antiqua"/>
          <w:sz w:val="24"/>
          <w:szCs w:val="24"/>
          <w:lang w:val="en-US"/>
        </w:rPr>
        <w:t>In those patients receiving vedolizumab (Entyvio</w:t>
      </w:r>
      <w:r w:rsidR="007E1108" w:rsidRPr="00E441A9">
        <w:rPr>
          <w:rFonts w:ascii="Book Antiqua" w:hAnsi="Book Antiqua"/>
          <w:sz w:val="24"/>
          <w:szCs w:val="24"/>
          <w:vertAlign w:val="superscript"/>
          <w:lang w:val="en-US"/>
        </w:rPr>
        <w:t>®</w:t>
      </w:r>
      <w:r w:rsidR="007E1108" w:rsidRPr="009D72CA">
        <w:rPr>
          <w:rFonts w:ascii="Book Antiqua" w:hAnsi="Book Antiqua"/>
          <w:sz w:val="24"/>
          <w:szCs w:val="24"/>
          <w:lang w:val="en-US"/>
        </w:rPr>
        <w:t>) evidence is scarce whether to (</w:t>
      </w:r>
      <w:proofErr w:type="gramStart"/>
      <w:r w:rsidR="007E1108" w:rsidRPr="009D72CA">
        <w:rPr>
          <w:rFonts w:ascii="Book Antiqua" w:hAnsi="Book Antiqua"/>
          <w:sz w:val="24"/>
          <w:szCs w:val="24"/>
          <w:lang w:val="en-US"/>
        </w:rPr>
        <w:t>dis)continue</w:t>
      </w:r>
      <w:proofErr w:type="gramEnd"/>
      <w:r w:rsidR="007E1108" w:rsidRPr="009D72CA">
        <w:rPr>
          <w:rFonts w:ascii="Book Antiqua" w:hAnsi="Book Antiqua"/>
          <w:sz w:val="24"/>
          <w:szCs w:val="24"/>
          <w:lang w:val="en-US"/>
        </w:rPr>
        <w:t xml:space="preserve"> simultaneous </w:t>
      </w:r>
      <w:proofErr w:type="spellStart"/>
      <w:r w:rsidR="007E1108"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="007E1108" w:rsidRPr="009D72CA">
        <w:rPr>
          <w:rFonts w:ascii="Book Antiqua" w:hAnsi="Book Antiqua"/>
          <w:sz w:val="24"/>
          <w:szCs w:val="24"/>
          <w:lang w:val="en-US"/>
        </w:rPr>
        <w:t xml:space="preserve"> therapy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zc2xlcjwvQXV0aG9yPjxZZWFyPjIwMTU8L1llYXI+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</w:fldData>
        </w:fldChar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CcmVzc2xlcjwvQXV0aG9yPjxZZWFyPjIwMTU8L1llYXI+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</w:fldData>
        </w:fldChar>
      </w:r>
      <w:r w:rsidR="00E441A9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E441A9" w:rsidRPr="009D72CA">
        <w:rPr>
          <w:rFonts w:ascii="Book Antiqua" w:hAnsi="Book Antiqua"/>
          <w:sz w:val="24"/>
          <w:szCs w:val="24"/>
          <w:lang w:val="en-US"/>
        </w:rPr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E441A9" w:rsidRPr="009D72CA">
        <w:rPr>
          <w:rFonts w:ascii="Book Antiqua" w:hAnsi="Book Antiqua"/>
          <w:sz w:val="24"/>
          <w:szCs w:val="24"/>
          <w:lang w:val="en-US"/>
        </w:rPr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E441A9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2,</w:t>
      </w:r>
      <w:r w:rsidR="00E441A9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23]</w:t>
      </w:r>
      <w:r w:rsidR="00E441A9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7E1108" w:rsidRPr="009D72CA">
        <w:rPr>
          <w:rFonts w:ascii="Book Antiqua" w:hAnsi="Book Antiqua"/>
          <w:sz w:val="24"/>
          <w:szCs w:val="24"/>
          <w:lang w:val="en-US"/>
        </w:rPr>
        <w:t>.</w:t>
      </w:r>
      <w:r w:rsidR="00142B2A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7E1108" w:rsidRPr="009D72CA">
        <w:rPr>
          <w:rFonts w:ascii="Book Antiqua" w:hAnsi="Book Antiqua"/>
          <w:sz w:val="24"/>
          <w:szCs w:val="24"/>
          <w:lang w:val="en-US"/>
        </w:rPr>
        <w:t xml:space="preserve">In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</w:t>
      </w:r>
      <w:r w:rsidR="007E1108" w:rsidRPr="009D72CA">
        <w:rPr>
          <w:rFonts w:ascii="Book Antiqua" w:hAnsi="Book Antiqua"/>
          <w:sz w:val="24"/>
          <w:szCs w:val="24"/>
          <w:lang w:val="en-US"/>
        </w:rPr>
        <w:t>, we continue thiopurine therapy in the majority of patients, since patients receiving vedolizumab are likely to have highly complex disease in which vedolizumab is often initiated as rescue drug</w:t>
      </w:r>
      <w:r w:rsidR="004E142F" w:rsidRPr="009D72CA">
        <w:rPr>
          <w:rFonts w:ascii="Book Antiqua" w:hAnsi="Book Antiqua"/>
          <w:sz w:val="24"/>
          <w:szCs w:val="24"/>
          <w:lang w:val="en-US"/>
        </w:rPr>
        <w:t>. Additionally, in line with the observations in the SONIC trial</w:t>
      </w:r>
      <w:r w:rsidR="00EA0DFC" w:rsidRPr="009D72CA">
        <w:rPr>
          <w:rFonts w:ascii="Book Antiqua" w:hAnsi="Book Antiqua"/>
          <w:sz w:val="24"/>
          <w:szCs w:val="24"/>
          <w:lang w:val="en-US"/>
        </w:rPr>
        <w:t xml:space="preserve"> in patients receiving infliximab and adalimumab</w:t>
      </w:r>
      <w:r w:rsidR="004E142F" w:rsidRPr="009D72CA">
        <w:rPr>
          <w:rFonts w:ascii="Book Antiqua" w:hAnsi="Book Antiqua"/>
          <w:sz w:val="24"/>
          <w:szCs w:val="24"/>
          <w:lang w:val="en-US"/>
        </w:rPr>
        <w:t xml:space="preserve">, we </w:t>
      </w:r>
      <w:r w:rsidR="00EA0DFC" w:rsidRPr="009D72CA">
        <w:rPr>
          <w:rFonts w:ascii="Book Antiqua" w:hAnsi="Book Antiqua"/>
          <w:sz w:val="24"/>
          <w:szCs w:val="24"/>
          <w:lang w:val="en-US"/>
        </w:rPr>
        <w:t xml:space="preserve">presume that thiopurines might have a protecting effect on the development of antibodies against </w:t>
      </w:r>
      <w:proofErr w:type="spellStart"/>
      <w:r w:rsidR="00EA0DFC" w:rsidRPr="009D72CA">
        <w:rPr>
          <w:rFonts w:ascii="Book Antiqua" w:hAnsi="Book Antiqua"/>
          <w:sz w:val="24"/>
          <w:szCs w:val="24"/>
          <w:lang w:val="en-US"/>
        </w:rPr>
        <w:t>vedolizumab</w:t>
      </w:r>
      <w:proofErr w:type="spellEnd"/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xvbWJlbDwvQXV0aG9yPjxZZWFyPjIwMTA8L1llYXI+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</w:fldData>
        </w:fldChar>
      </w:r>
      <w:r w:rsidR="00CA2486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2xvbWJlbDwvQXV0aG9yPjxZZWFyPjIwMTA8L1llYXI+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</w:fldData>
        </w:fldChar>
      </w:r>
      <w:r w:rsidR="00CA2486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2486" w:rsidRPr="009D72CA">
        <w:rPr>
          <w:rFonts w:ascii="Book Antiqua" w:hAnsi="Book Antiqua"/>
          <w:sz w:val="24"/>
          <w:szCs w:val="24"/>
          <w:lang w:val="en-US"/>
        </w:rPr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CA2486" w:rsidRPr="009D72CA">
        <w:rPr>
          <w:rFonts w:ascii="Book Antiqua" w:hAnsi="Book Antiqua"/>
          <w:sz w:val="24"/>
          <w:szCs w:val="24"/>
          <w:lang w:val="en-US"/>
        </w:rPr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2486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4,</w:t>
      </w:r>
      <w:r w:rsidR="00CA2486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25]</w: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142B2A" w:rsidRPr="009D72CA">
        <w:rPr>
          <w:rFonts w:ascii="Book Antiqua" w:hAnsi="Book Antiqua"/>
          <w:sz w:val="24"/>
          <w:szCs w:val="24"/>
          <w:lang w:val="en-US"/>
        </w:rPr>
        <w:t>.</w:t>
      </w:r>
      <w:r w:rsidR="00EA0DFC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793492" w:rsidRPr="009D72CA">
        <w:rPr>
          <w:rFonts w:ascii="Book Antiqua" w:hAnsi="Book Antiqua"/>
          <w:noProof/>
          <w:sz w:val="24"/>
          <w:szCs w:val="24"/>
          <w:lang w:val="en-US"/>
        </w:rPr>
        <w:t xml:space="preserve">Finally, </w:t>
      </w:r>
      <w:r w:rsidR="00793492" w:rsidRPr="009D72CA">
        <w:rPr>
          <w:rFonts w:ascii="Book Antiqua" w:hAnsi="Book Antiqua"/>
          <w:noProof/>
          <w:sz w:val="24"/>
          <w:szCs w:val="24"/>
          <w:lang w:val="en-US"/>
        </w:rPr>
        <w:lastRenderedPageBreak/>
        <w:t xml:space="preserve">thiopurines </w:t>
      </w:r>
      <w:r w:rsidR="004F27C1" w:rsidRPr="009D72CA">
        <w:rPr>
          <w:rFonts w:ascii="Book Antiqua" w:hAnsi="Book Antiqua"/>
          <w:noProof/>
          <w:sz w:val="24"/>
          <w:szCs w:val="24"/>
          <w:lang w:val="en-US"/>
        </w:rPr>
        <w:t>are</w:t>
      </w:r>
      <w:r w:rsidR="00793492" w:rsidRPr="009D72CA">
        <w:rPr>
          <w:rFonts w:ascii="Book Antiqua" w:hAnsi="Book Antiqua"/>
          <w:noProof/>
          <w:sz w:val="24"/>
          <w:szCs w:val="24"/>
          <w:lang w:val="en-US"/>
        </w:rPr>
        <w:t xml:space="preserve"> administered in</w:t>
      </w:r>
      <w:r w:rsidR="005A3F7C" w:rsidRPr="009D72CA">
        <w:rPr>
          <w:rFonts w:ascii="Book Antiqua" w:hAnsi="Book Antiqua"/>
          <w:noProof/>
          <w:sz w:val="24"/>
          <w:szCs w:val="24"/>
          <w:lang w:val="en-US"/>
        </w:rPr>
        <w:t xml:space="preserve"> surgical</w:t>
      </w:r>
      <w:r w:rsidR="00793492" w:rsidRPr="009D72CA">
        <w:rPr>
          <w:rFonts w:ascii="Book Antiqua" w:hAnsi="Book Antiqua"/>
          <w:noProof/>
          <w:sz w:val="24"/>
          <w:szCs w:val="24"/>
          <w:lang w:val="en-US"/>
        </w:rPr>
        <w:t xml:space="preserve"> CD</w:t>
      </w:r>
      <w:r w:rsidR="005A3F7C" w:rsidRPr="009D72CA">
        <w:rPr>
          <w:rFonts w:ascii="Book Antiqua" w:hAnsi="Book Antiqua"/>
          <w:noProof/>
          <w:sz w:val="24"/>
          <w:szCs w:val="24"/>
          <w:lang w:val="en-US"/>
        </w:rPr>
        <w:t xml:space="preserve"> patients</w:t>
      </w:r>
      <w:r w:rsidR="00793492" w:rsidRPr="009D72CA">
        <w:rPr>
          <w:rFonts w:ascii="Book Antiqua" w:hAnsi="Book Antiqua"/>
          <w:noProof/>
          <w:sz w:val="24"/>
          <w:szCs w:val="24"/>
          <w:lang w:val="en-US"/>
        </w:rPr>
        <w:t xml:space="preserve"> to prevent post-surgical recurrence</w:t>
      </w:r>
      <w:r w:rsidR="004F27C1" w:rsidRPr="009D72CA">
        <w:rPr>
          <w:rFonts w:ascii="Book Antiqua" w:hAnsi="Book Antiqua"/>
          <w:noProof/>
          <w:sz w:val="24"/>
          <w:szCs w:val="24"/>
          <w:lang w:val="en-US"/>
        </w:rPr>
        <w:t>, especcially in complex patients with fistulizing disease or multiple surgical interventions</w:t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fldChar w:fldCharType="begin">
          <w:fldData xml:space="preserve">PEVuZE5vdGU+PENpdGU+PEF1dGhvcj5DaGFuZGU8L0F1dGhvcj48WWVhcj4yMDE1PC9ZZWFyPjxS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</w:fldData>
        </w:fldChar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instrText xml:space="preserve"> ADDIN EN.CITE </w:instrText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fldChar w:fldCharType="begin">
          <w:fldData xml:space="preserve">PEVuZE5vdGU+PENpdGU+PEF1dGhvcj5DaGFuZGU8L0F1dGhvcj48WWVhcj4yMDE1PC9ZZWFyPjxS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</w:fldData>
        </w:fldChar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instrText xml:space="preserve"> ADDIN EN.CITE.DATA </w:instrText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fldChar w:fldCharType="end"/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fldChar w:fldCharType="separate"/>
      </w:r>
      <w:r w:rsidR="00CA2486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]</w:t>
      </w:r>
      <w:r w:rsidR="00CA2486" w:rsidRPr="009D72CA">
        <w:rPr>
          <w:rFonts w:ascii="Book Antiqua" w:hAnsi="Book Antiqua"/>
          <w:noProof/>
          <w:sz w:val="24"/>
          <w:szCs w:val="24"/>
          <w:lang w:val="en-US"/>
        </w:rPr>
        <w:fldChar w:fldCharType="end"/>
      </w:r>
      <w:r w:rsidR="005A3F7C" w:rsidRPr="009D72CA">
        <w:rPr>
          <w:rFonts w:ascii="Book Antiqua" w:hAnsi="Book Antiqua"/>
          <w:noProof/>
          <w:sz w:val="24"/>
          <w:szCs w:val="24"/>
          <w:lang w:val="en-US"/>
        </w:rPr>
        <w:t>.</w:t>
      </w:r>
      <w:r w:rsidR="00CA2486" w:rsidRPr="009D72CA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29087B" w:rsidRPr="009D72CA" w:rsidRDefault="00866DE2" w:rsidP="00CA2486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</w:t>
      </w:r>
      <w:r w:rsidR="003036B2" w:rsidRPr="009D72CA">
        <w:rPr>
          <w:rFonts w:ascii="Book Antiqua" w:hAnsi="Book Antiqua"/>
          <w:sz w:val="24"/>
          <w:szCs w:val="24"/>
          <w:lang w:val="en-US"/>
        </w:rPr>
        <w:t>hiopurine</w:t>
      </w:r>
      <w:proofErr w:type="spellEnd"/>
      <w:r w:rsidR="003036B2" w:rsidRPr="009D72CA">
        <w:rPr>
          <w:rFonts w:ascii="Book Antiqua" w:hAnsi="Book Antiqua"/>
          <w:sz w:val="24"/>
          <w:szCs w:val="24"/>
          <w:lang w:val="en-US"/>
        </w:rPr>
        <w:t xml:space="preserve"> therapy is initiated in a dosage of 2.0-2.5 mg/kg for AZA or 1.0-1.5 mg/kg for MP</w:t>
      </w:r>
      <w:r w:rsidR="00CA2486">
        <w:rPr>
          <w:rFonts w:ascii="Book Antiqua" w:hAnsi="Book Antiqua"/>
          <w:sz w:val="24"/>
          <w:szCs w:val="24"/>
          <w:lang w:val="en-US"/>
        </w:rPr>
        <w:t>, starting with 50 mg/d</w:t>
      </w:r>
      <w:r w:rsidR="00B3005E" w:rsidRPr="009D72CA">
        <w:rPr>
          <w:rFonts w:ascii="Book Antiqua" w:hAnsi="Book Antiqua"/>
          <w:sz w:val="24"/>
          <w:szCs w:val="24"/>
          <w:lang w:val="en-US"/>
        </w:rPr>
        <w:t xml:space="preserve"> in the first week and increasing to full-dose </w:t>
      </w:r>
      <w:r w:rsidR="003B07AC" w:rsidRPr="009D72CA">
        <w:rPr>
          <w:rFonts w:ascii="Book Antiqua" w:hAnsi="Book Antiqua"/>
          <w:sz w:val="24"/>
          <w:szCs w:val="24"/>
          <w:lang w:val="en-US"/>
        </w:rPr>
        <w:t>when patients experience no adverse effects on low-dose therapy</w: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aWduYXNzPC9BdXRob3I+PFllYXI+MjAxMjwvWWVhcj48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=
</w:fldData>
        </w:fldChar>
      </w:r>
      <w:r w:rsidR="00CA2486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aWduYXNzPC9BdXRob3I+PFllYXI+MjAxMjwvWWVhcj48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=
</w:fldData>
        </w:fldChar>
      </w:r>
      <w:r w:rsidR="00CA2486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2486" w:rsidRPr="009D72CA">
        <w:rPr>
          <w:rFonts w:ascii="Book Antiqua" w:hAnsi="Book Antiqua"/>
          <w:sz w:val="24"/>
          <w:szCs w:val="24"/>
          <w:lang w:val="en-US"/>
        </w:rPr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CA2486" w:rsidRPr="009D72CA">
        <w:rPr>
          <w:rFonts w:ascii="Book Antiqua" w:hAnsi="Book Antiqua"/>
          <w:sz w:val="24"/>
          <w:szCs w:val="24"/>
          <w:lang w:val="en-US"/>
        </w:rPr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2486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]</w: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3036B2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6A1155" w:rsidRPr="009D72CA">
        <w:rPr>
          <w:rFonts w:ascii="Book Antiqua" w:hAnsi="Book Antiqua"/>
          <w:sz w:val="24"/>
          <w:szCs w:val="24"/>
          <w:lang w:val="en-US"/>
        </w:rPr>
        <w:t xml:space="preserve">In those patients </w:t>
      </w:r>
      <w:r w:rsidR="00142B2A" w:rsidRPr="009D72CA">
        <w:rPr>
          <w:rFonts w:ascii="Book Antiqua" w:hAnsi="Book Antiqua"/>
          <w:sz w:val="24"/>
          <w:szCs w:val="24"/>
          <w:lang w:val="en-US"/>
        </w:rPr>
        <w:t>in whom thiopurines we</w:t>
      </w:r>
      <w:r w:rsidR="006A1155" w:rsidRPr="009D72CA">
        <w:rPr>
          <w:rFonts w:ascii="Book Antiqua" w:hAnsi="Book Antiqua"/>
          <w:sz w:val="24"/>
          <w:szCs w:val="24"/>
          <w:lang w:val="en-US"/>
        </w:rPr>
        <w:t>re co-administered</w:t>
      </w:r>
      <w:r w:rsidR="00142B2A" w:rsidRPr="009D72CA">
        <w:rPr>
          <w:rFonts w:ascii="Book Antiqua" w:hAnsi="Book Antiqua"/>
          <w:sz w:val="24"/>
          <w:szCs w:val="24"/>
          <w:lang w:val="en-US"/>
        </w:rPr>
        <w:t xml:space="preserve"> next</w:t>
      </w:r>
      <w:r w:rsidR="006A1155" w:rsidRPr="009D72CA">
        <w:rPr>
          <w:rFonts w:ascii="Book Antiqua" w:hAnsi="Book Antiqua"/>
          <w:sz w:val="24"/>
          <w:szCs w:val="24"/>
          <w:lang w:val="en-US"/>
        </w:rPr>
        <w:t xml:space="preserve"> to </w:t>
      </w:r>
      <w:r w:rsidR="00142B2A" w:rsidRPr="009D72CA">
        <w:rPr>
          <w:rFonts w:ascii="Book Antiqua" w:hAnsi="Book Antiqua"/>
          <w:sz w:val="24"/>
          <w:szCs w:val="24"/>
          <w:lang w:val="en-US"/>
        </w:rPr>
        <w:t xml:space="preserve">induction </w:t>
      </w:r>
      <w:r w:rsidR="006A1155" w:rsidRPr="009D72CA">
        <w:rPr>
          <w:rFonts w:ascii="Book Antiqua" w:hAnsi="Book Antiqua"/>
          <w:sz w:val="24"/>
          <w:szCs w:val="24"/>
          <w:lang w:val="en-US"/>
        </w:rPr>
        <w:t xml:space="preserve">corticosteroid therapy, the </w:t>
      </w:r>
      <w:r w:rsidR="00142B2A" w:rsidRPr="009D72CA">
        <w:rPr>
          <w:rFonts w:ascii="Book Antiqua" w:hAnsi="Book Antiqua"/>
          <w:sz w:val="24"/>
          <w:szCs w:val="24"/>
          <w:lang w:val="en-US"/>
        </w:rPr>
        <w:t>steroids</w:t>
      </w:r>
      <w:r w:rsidR="006A1155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991D54" w:rsidRPr="009D72CA">
        <w:rPr>
          <w:rFonts w:ascii="Book Antiqua" w:hAnsi="Book Antiqua"/>
          <w:sz w:val="24"/>
          <w:szCs w:val="24"/>
          <w:lang w:val="en-US"/>
        </w:rPr>
        <w:t>are</w:t>
      </w:r>
      <w:r w:rsidR="006A1155" w:rsidRPr="009D72CA">
        <w:rPr>
          <w:rFonts w:ascii="Book Antiqua" w:hAnsi="Book Antiqua"/>
          <w:sz w:val="24"/>
          <w:szCs w:val="24"/>
          <w:lang w:val="en-US"/>
        </w:rPr>
        <w:t xml:space="preserve"> tapered down </w:t>
      </w:r>
      <w:r w:rsidR="00317BF1" w:rsidRPr="009D72CA">
        <w:rPr>
          <w:rFonts w:ascii="Book Antiqua" w:hAnsi="Book Antiqua"/>
          <w:sz w:val="24"/>
          <w:szCs w:val="24"/>
          <w:lang w:val="en-US"/>
        </w:rPr>
        <w:t xml:space="preserve">in 2-3 </w:t>
      </w:r>
      <w:proofErr w:type="gramStart"/>
      <w:r w:rsidR="00317BF1" w:rsidRPr="009D72CA">
        <w:rPr>
          <w:rFonts w:ascii="Book Antiqua" w:hAnsi="Book Antiqua"/>
          <w:sz w:val="24"/>
          <w:szCs w:val="24"/>
          <w:lang w:val="en-US"/>
        </w:rPr>
        <w:t>mo</w:t>
      </w:r>
      <w:proofErr w:type="gramEnd"/>
      <w:r w:rsidR="006A1155" w:rsidRPr="009D72CA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B236DC" w:rsidRDefault="00B236DC" w:rsidP="00CA2486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In our center, we prefer to initiate thiopurine therapy using MP, based on results of several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rechalleng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studies</w: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WlqZXI8L0F1dGhvcj48WWVhcj4yMDE2PC9ZZWFyPjxS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</w:fldData>
        </w:fldChar>
      </w:r>
      <w:r w:rsidR="00CA2486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ZWlqZXI8L0F1dGhvcj48WWVhcj4yMDE2PC9ZZWFyPjxS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</w:fldData>
        </w:fldChar>
      </w:r>
      <w:r w:rsidR="00CA2486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2486" w:rsidRPr="009D72CA">
        <w:rPr>
          <w:rFonts w:ascii="Book Antiqua" w:hAnsi="Book Antiqua"/>
          <w:sz w:val="24"/>
          <w:szCs w:val="24"/>
          <w:lang w:val="en-US"/>
        </w:rPr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CA2486" w:rsidRPr="009D72CA">
        <w:rPr>
          <w:rFonts w:ascii="Book Antiqua" w:hAnsi="Book Antiqua"/>
          <w:sz w:val="24"/>
          <w:szCs w:val="24"/>
          <w:lang w:val="en-US"/>
        </w:rPr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2486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26-31]</w:t>
      </w:r>
      <w:r w:rsidR="00CA2486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Pr="009D72CA">
        <w:rPr>
          <w:rFonts w:ascii="Book Antiqua" w:hAnsi="Book Antiqua"/>
          <w:sz w:val="24"/>
          <w:szCs w:val="24"/>
          <w:lang w:val="en-US"/>
        </w:rPr>
        <w:t>. Furthermore, in those patients with mild adverse events (</w:t>
      </w:r>
      <w:r w:rsidRPr="00CA2486">
        <w:rPr>
          <w:rFonts w:ascii="Book Antiqua" w:hAnsi="Book Antiqua"/>
          <w:i/>
          <w:sz w:val="24"/>
          <w:szCs w:val="24"/>
          <w:lang w:val="en-US"/>
        </w:rPr>
        <w:t>i.e</w:t>
      </w:r>
      <w:r w:rsidRPr="009D72CA">
        <w:rPr>
          <w:rFonts w:ascii="Book Antiqua" w:hAnsi="Book Antiqua"/>
          <w:sz w:val="24"/>
          <w:szCs w:val="24"/>
          <w:lang w:val="en-US"/>
        </w:rPr>
        <w:t>.</w:t>
      </w:r>
      <w:r w:rsidR="00CA2486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no </w:t>
      </w:r>
      <w:r w:rsidR="00C91464" w:rsidRPr="009D72CA">
        <w:rPr>
          <w:rFonts w:ascii="Book Antiqua" w:hAnsi="Book Antiqua"/>
          <w:sz w:val="24"/>
          <w:szCs w:val="24"/>
          <w:lang w:val="en-US"/>
        </w:rPr>
        <w:t xml:space="preserve">severe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myelotoxicity or pancreatitis) on MP therapy, we rechallenge these patients with MP with low threshold. </w:t>
      </w:r>
    </w:p>
    <w:p w:rsidR="00CA2486" w:rsidRPr="009D72CA" w:rsidRDefault="00CA2486" w:rsidP="00CA2486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29087B" w:rsidRPr="009D72CA" w:rsidRDefault="00CA2486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TOXICITY OF THIOPURINE THERAPY</w:t>
      </w:r>
    </w:p>
    <w:p w:rsidR="006D066E" w:rsidRDefault="00121B6C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As thiopurines </w:t>
      </w:r>
      <w:r w:rsidR="00B236DC" w:rsidRPr="009D72CA">
        <w:rPr>
          <w:rFonts w:ascii="Book Antiqua" w:hAnsi="Book Antiqua"/>
          <w:sz w:val="24"/>
          <w:szCs w:val="24"/>
          <w:lang w:val="en-US"/>
        </w:rPr>
        <w:t>are</w:t>
      </w:r>
      <w:r w:rsidR="00142B2A" w:rsidRPr="009D72CA">
        <w:rPr>
          <w:rFonts w:ascii="Book Antiqua" w:hAnsi="Book Antiqua"/>
          <w:sz w:val="24"/>
          <w:szCs w:val="24"/>
          <w:lang w:val="en-US"/>
        </w:rPr>
        <w:t xml:space="preserve"> associated with a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broad spectrum of adverse events (</w:t>
      </w:r>
      <w:r w:rsidRPr="00CA7E15">
        <w:rPr>
          <w:rFonts w:ascii="Book Antiqua" w:hAnsi="Book Antiqua"/>
          <w:i/>
          <w:sz w:val="24"/>
          <w:szCs w:val="24"/>
          <w:lang w:val="en-US"/>
        </w:rPr>
        <w:t>i.e.</w:t>
      </w:r>
      <w:r w:rsidR="00CA7E15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flu-like symptoms, arthralgia, gastro-intestinal complaints, rash, pancreatitis, hepatotoxicity and myelotoxicity),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one of the applied strategies to reduce the risk of developing adverse events is to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measure TPMT activity before initiating thiopurine therapy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,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to identify patients at risk of developing adverse events based on an aberrant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metabolism</w: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Cb2VyPC9BdXRob3I+PFllYXI+MjAwNzwvWWVhcj48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</w:fldData>
        </w:fldChar>
      </w:r>
      <w:r w:rsidR="00CA7E1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Cb2VyPC9BdXRob3I+PFllYXI+MjAwNzwvWWVhcj48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</w:fldData>
        </w:fldChar>
      </w:r>
      <w:r w:rsidR="00CA7E1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7E15" w:rsidRPr="009D72CA">
        <w:rPr>
          <w:rFonts w:ascii="Book Antiqua" w:hAnsi="Book Antiqua"/>
          <w:sz w:val="24"/>
          <w:szCs w:val="24"/>
          <w:lang w:val="en-US"/>
        </w:rPr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CA7E15" w:rsidRPr="009D72CA">
        <w:rPr>
          <w:rFonts w:ascii="Book Antiqua" w:hAnsi="Book Antiqua"/>
          <w:sz w:val="24"/>
          <w:szCs w:val="24"/>
          <w:lang w:val="en-US"/>
        </w:rPr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7E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7,16,32,</w:t>
      </w:r>
      <w:r w:rsidR="00CA7E1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33]</w: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FF1736" w:rsidRPr="009D72CA">
        <w:rPr>
          <w:rFonts w:ascii="Book Antiqua" w:hAnsi="Book Antiqua"/>
          <w:sz w:val="24"/>
          <w:szCs w:val="24"/>
          <w:lang w:val="en-US"/>
        </w:rPr>
        <w:t>Literature reports show that 1:300 (Caucasian) individuals have TPMT deficiency, making them at risk for developing (severe) myelosuppression due to preferential 6-TGN formation</w: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CA7E15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Weinshilboum&lt;/Author&gt;&lt;Year&gt;1980&lt;/Year&gt;&lt;RecNum&gt;174&lt;/RecNum&gt;&lt;DisplayText&gt;&lt;style face="superscript"&gt;[34]&lt;/style&gt;&lt;/DisplayText&gt;&lt;record&gt;&lt;rec-number&gt;174&lt;/rec-number&gt;&lt;foreign-keys&gt;&lt;key app="EN" db-id="atp2v25atts92neeewu5292bzfvrvxpvfzxz" timestamp="1473167510"&gt;174&lt;/key&gt;&lt;/foreign-keys&gt;&lt;ref-type name="Journal Article"&gt;17&lt;/ref-type&gt;&lt;contributors&gt;&lt;authors&gt;&lt;author&gt;Weinshilboum, R. M.&lt;/author&gt;&lt;author&gt;Sladek, S. L.&lt;/author&gt;&lt;/authors&gt;&lt;/contributors&gt;&lt;titles&gt;&lt;title&gt;Mercaptopurine pharmacogenetics: monogenic inheritance of erythrocyte thiopurine methyltransferase activity&lt;/title&gt;&lt;secondary-title&gt;Am J Hum Genet&lt;/secondary-title&gt;&lt;/titles&gt;&lt;periodical&gt;&lt;full-title&gt;Am J Hum Genet&lt;/full-title&gt;&lt;/periodical&gt;&lt;pages&gt;651-62&lt;/pages&gt;&lt;volume&gt;32&lt;/volume&gt;&lt;number&gt;5&lt;/number&gt;&lt;keywords&gt;&lt;keyword&gt;6-Mercaptopurine/*metabolism&lt;/keyword&gt;&lt;keyword&gt;Adult&lt;/keyword&gt;&lt;keyword&gt;Alleles&lt;/keyword&gt;&lt;keyword&gt;Erythrocytes/*enzymology&lt;/keyword&gt;&lt;keyword&gt;Female&lt;/keyword&gt;&lt;keyword&gt;Genes, Dominant&lt;/keyword&gt;&lt;keyword&gt;Humans&lt;/keyword&gt;&lt;keyword&gt;Male&lt;/keyword&gt;&lt;keyword&gt;Methyltransferases/deficiency/*genetics&lt;/keyword&gt;&lt;keyword&gt;Pedigree&lt;/keyword&gt;&lt;/keywords&gt;&lt;dates&gt;&lt;year&gt;1980&lt;/year&gt;&lt;pub-dates&gt;&lt;date&gt;Sep&lt;/date&gt;&lt;/pub-dates&gt;&lt;/dates&gt;&lt;isbn&gt;0002-9297 (Print)&amp;#xD;0002-9297 (Linking)&lt;/isbn&gt;&lt;accession-num&gt;7191632&lt;/accession-num&gt;&lt;urls&gt;&lt;related-urls&gt;&lt;url&gt;http://www.ncbi.nlm.nih.gov/pubmed/7191632&lt;/url&gt;&lt;/related-urls&gt;&lt;/urls&gt;&lt;custom2&gt;1686086&lt;/custom2&gt;&lt;/record&gt;&lt;/Cite&gt;&lt;/EndNote&gt;</w:instrTex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7E1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4]</w: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F1736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In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, however,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400007" w:rsidRPr="009D72CA">
        <w:rPr>
          <w:rFonts w:ascii="Book Antiqua" w:hAnsi="Book Antiqua"/>
          <w:sz w:val="24"/>
          <w:szCs w:val="24"/>
          <w:lang w:val="en-US"/>
        </w:rPr>
        <w:t xml:space="preserve">TPMT activity is not determined </w:t>
      </w:r>
      <w:r w:rsidRPr="009D72CA">
        <w:rPr>
          <w:rFonts w:ascii="Book Antiqua" w:hAnsi="Book Antiqua"/>
          <w:sz w:val="24"/>
          <w:szCs w:val="24"/>
          <w:lang w:val="en-US"/>
        </w:rPr>
        <w:t>as</w:t>
      </w:r>
      <w:r w:rsidR="00520591" w:rsidRPr="009D72CA">
        <w:rPr>
          <w:rFonts w:ascii="Book Antiqua" w:hAnsi="Book Antiqua"/>
          <w:sz w:val="24"/>
          <w:szCs w:val="24"/>
          <w:lang w:val="en-US"/>
        </w:rPr>
        <w:t xml:space="preserve"> we initiate thiopurine therapy with a low-dose start up scheme. Furthermore,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many patients with normal TPMT activity could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still develop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adverse events of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therapy</w: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aWdnczwvQXV0aG9yPjxZZWFyPjIwMTA8L1llYXI+PFJl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=
</w:fldData>
        </w:fldChar>
      </w:r>
      <w:r w:rsidR="00CA7E1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IaWdnczwvQXV0aG9yPjxZZWFyPjIwMTA8L1llYXI+PFJl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=
</w:fldData>
        </w:fldChar>
      </w:r>
      <w:r w:rsidR="00CA7E1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CA7E15" w:rsidRPr="009D72CA">
        <w:rPr>
          <w:rFonts w:ascii="Book Antiqua" w:hAnsi="Book Antiqua"/>
          <w:sz w:val="24"/>
          <w:szCs w:val="24"/>
          <w:lang w:val="en-US"/>
        </w:rPr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CA7E15" w:rsidRPr="009D72CA">
        <w:rPr>
          <w:rFonts w:ascii="Book Antiqua" w:hAnsi="Book Antiqua"/>
          <w:sz w:val="24"/>
          <w:szCs w:val="24"/>
          <w:lang w:val="en-US"/>
        </w:rPr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CA7E1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2,35,</w:t>
      </w:r>
      <w:r w:rsidR="00CA7E1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36]</w:t>
      </w:r>
      <w:r w:rsidR="00CA7E1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D0655C" w:rsidRPr="009D72CA">
        <w:rPr>
          <w:rFonts w:ascii="Book Antiqua" w:hAnsi="Book Antiqua"/>
          <w:sz w:val="24"/>
          <w:szCs w:val="24"/>
          <w:lang w:val="en-US"/>
        </w:rPr>
        <w:t>For this reason amongst others, we choose to extensively monitor laboratory</w:t>
      </w:r>
      <w:r w:rsidR="00866DE2" w:rsidRPr="009D72CA">
        <w:rPr>
          <w:rFonts w:ascii="Book Antiqua" w:hAnsi="Book Antiqua"/>
          <w:sz w:val="24"/>
          <w:szCs w:val="24"/>
          <w:lang w:val="en-US"/>
        </w:rPr>
        <w:t xml:space="preserve"> and clinical</w:t>
      </w:r>
      <w:r w:rsidR="00D0655C" w:rsidRPr="009D72CA">
        <w:rPr>
          <w:rFonts w:ascii="Book Antiqua" w:hAnsi="Book Antiqua"/>
          <w:sz w:val="24"/>
          <w:szCs w:val="24"/>
          <w:lang w:val="en-US"/>
        </w:rPr>
        <w:t xml:space="preserve"> parameters in the first three months after initiation of thiopuri</w:t>
      </w:r>
      <w:r w:rsidR="008825E1" w:rsidRPr="009D72CA">
        <w:rPr>
          <w:rFonts w:ascii="Book Antiqua" w:hAnsi="Book Antiqua"/>
          <w:sz w:val="24"/>
          <w:szCs w:val="24"/>
          <w:lang w:val="en-US"/>
        </w:rPr>
        <w:t>ne therapy. At week 0, 1, 2, 4</w:t>
      </w:r>
      <w:r w:rsidR="00D0655C" w:rsidRPr="009D72CA">
        <w:rPr>
          <w:rFonts w:ascii="Book Antiqua" w:hAnsi="Book Antiqua"/>
          <w:sz w:val="24"/>
          <w:szCs w:val="24"/>
          <w:lang w:val="en-US"/>
        </w:rPr>
        <w:t xml:space="preserve">, 8 and 12, hematologic </w:t>
      </w:r>
      <w:r w:rsidR="00520591" w:rsidRPr="009D72CA">
        <w:rPr>
          <w:rFonts w:ascii="Book Antiqua" w:hAnsi="Book Antiqua"/>
          <w:sz w:val="24"/>
          <w:szCs w:val="24"/>
          <w:lang w:val="en-US"/>
        </w:rPr>
        <w:t>and hepat</w:t>
      </w:r>
      <w:r w:rsidR="00254348" w:rsidRPr="009D72CA">
        <w:rPr>
          <w:rFonts w:ascii="Book Antiqua" w:hAnsi="Book Antiqua"/>
          <w:sz w:val="24"/>
          <w:szCs w:val="24"/>
          <w:lang w:val="en-US"/>
        </w:rPr>
        <w:t>ic parameters are</w:t>
      </w:r>
      <w:r w:rsidR="00520591" w:rsidRPr="009D72CA">
        <w:rPr>
          <w:rFonts w:ascii="Book Antiqua" w:hAnsi="Book Antiqua"/>
          <w:sz w:val="24"/>
          <w:szCs w:val="24"/>
          <w:lang w:val="en-US"/>
        </w:rPr>
        <w:t xml:space="preserve"> being</w:t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 measured, as well as </w:t>
      </w:r>
      <w:r w:rsidR="00866DE2" w:rsidRPr="009D72CA">
        <w:rPr>
          <w:rFonts w:ascii="Book Antiqua" w:hAnsi="Book Antiqua"/>
          <w:sz w:val="24"/>
          <w:szCs w:val="24"/>
          <w:lang w:val="en-US"/>
        </w:rPr>
        <w:t>c</w:t>
      </w:r>
      <w:r w:rsidR="00D20075" w:rsidRPr="009D72CA">
        <w:rPr>
          <w:rFonts w:ascii="Book Antiqua" w:hAnsi="Book Antiqua"/>
          <w:sz w:val="24"/>
          <w:szCs w:val="24"/>
          <w:lang w:val="en-US"/>
        </w:rPr>
        <w:t>reatinine</w:t>
      </w:r>
      <w:r w:rsidR="00400007" w:rsidRPr="009D72CA">
        <w:rPr>
          <w:rFonts w:ascii="Book Antiqua" w:hAnsi="Book Antiqua"/>
          <w:sz w:val="24"/>
          <w:szCs w:val="24"/>
          <w:lang w:val="en-US"/>
        </w:rPr>
        <w:t xml:space="preserve"> and C-reactive protein </w:t>
      </w:r>
      <w:r w:rsidR="00400007" w:rsidRPr="00C2209A">
        <w:rPr>
          <w:rFonts w:ascii="Book Antiqua" w:hAnsi="Book Antiqua"/>
          <w:sz w:val="24"/>
          <w:szCs w:val="24"/>
          <w:lang w:val="en-US"/>
        </w:rPr>
        <w:t>(Table 1).</w:t>
      </w:r>
      <w:r w:rsidR="00254348" w:rsidRPr="00C2209A">
        <w:rPr>
          <w:rFonts w:ascii="Book Antiqua" w:hAnsi="Book Antiqua"/>
          <w:sz w:val="24"/>
          <w:szCs w:val="24"/>
          <w:lang w:val="en-US"/>
        </w:rPr>
        <w:t xml:space="preserve"> </w:t>
      </w:r>
      <w:r w:rsidR="00DE0C89" w:rsidRPr="009D72CA">
        <w:rPr>
          <w:rFonts w:ascii="Book Antiqua" w:hAnsi="Book Antiqua"/>
          <w:sz w:val="24"/>
          <w:szCs w:val="24"/>
          <w:lang w:val="en-US"/>
        </w:rPr>
        <w:t xml:space="preserve">After initiation, these parameters are determined each 3-4 </w:t>
      </w:r>
      <w:proofErr w:type="spellStart"/>
      <w:r w:rsidR="00DE0C89" w:rsidRPr="009D72CA">
        <w:rPr>
          <w:rFonts w:ascii="Book Antiqua" w:hAnsi="Book Antiqua"/>
          <w:sz w:val="24"/>
          <w:szCs w:val="24"/>
          <w:lang w:val="en-US"/>
        </w:rPr>
        <w:t>mo</w:t>
      </w:r>
      <w:proofErr w:type="spellEnd"/>
      <w:r w:rsidR="00DE0C89" w:rsidRPr="009D72CA">
        <w:rPr>
          <w:rFonts w:ascii="Book Antiqua" w:hAnsi="Book Antiqua"/>
          <w:sz w:val="24"/>
          <w:szCs w:val="24"/>
          <w:lang w:val="en-US"/>
        </w:rPr>
        <w:t xml:space="preserve"> during </w:t>
      </w:r>
      <w:proofErr w:type="spellStart"/>
      <w:r w:rsidR="00DE0C89"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="00DE0C89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B236DC" w:rsidRPr="009D72CA">
        <w:rPr>
          <w:rFonts w:ascii="Book Antiqua" w:hAnsi="Book Antiqua"/>
          <w:sz w:val="24"/>
          <w:szCs w:val="24"/>
          <w:lang w:val="en-US"/>
        </w:rPr>
        <w:t xml:space="preserve">maintenance </w:t>
      </w:r>
      <w:r w:rsidR="00DE0C89" w:rsidRPr="009D72CA">
        <w:rPr>
          <w:rFonts w:ascii="Book Antiqua" w:hAnsi="Book Antiqua"/>
          <w:sz w:val="24"/>
          <w:szCs w:val="24"/>
          <w:lang w:val="en-US"/>
        </w:rPr>
        <w:t>therapy.</w:t>
      </w:r>
    </w:p>
    <w:p w:rsidR="00C2209A" w:rsidRPr="009D72CA" w:rsidRDefault="00C2209A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A87B3D" w:rsidRPr="009D72CA" w:rsidRDefault="00C2209A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MEASURING METABOLITES</w:t>
      </w:r>
    </w:p>
    <w:p w:rsidR="00887168" w:rsidRDefault="00520591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lastRenderedPageBreak/>
        <w:t>M</w:t>
      </w:r>
      <w:r w:rsidR="003631C5" w:rsidRPr="009D72CA">
        <w:rPr>
          <w:rFonts w:ascii="Book Antiqua" w:hAnsi="Book Antiqua"/>
          <w:sz w:val="24"/>
          <w:szCs w:val="24"/>
          <w:lang w:val="en-US"/>
        </w:rPr>
        <w:t>easurement of thiopurine metabolites (6-TGN and 6-MMP) is not performed routinely in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clinical practice at</w:t>
      </w:r>
      <w:r w:rsidR="003631C5" w:rsidRPr="009D72CA">
        <w:rPr>
          <w:rFonts w:ascii="Book Antiqua" w:hAnsi="Book Antiqua"/>
          <w:sz w:val="24"/>
          <w:szCs w:val="24"/>
          <w:lang w:val="en-US"/>
        </w:rPr>
        <w:t xml:space="preserve">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</w:t>
      </w:r>
      <w:r w:rsidR="003631C5" w:rsidRPr="009D72CA">
        <w:rPr>
          <w:rFonts w:ascii="Book Antiqua" w:hAnsi="Book Antiqua"/>
          <w:sz w:val="24"/>
          <w:szCs w:val="24"/>
          <w:lang w:val="en-US"/>
        </w:rPr>
        <w:t xml:space="preserve">. In those patients who experience adverse events or non-response to treatment, metabolite levels </w:t>
      </w:r>
      <w:r w:rsidRPr="009D72CA">
        <w:rPr>
          <w:rFonts w:ascii="Book Antiqua" w:hAnsi="Book Antiqua"/>
          <w:sz w:val="24"/>
          <w:szCs w:val="24"/>
          <w:lang w:val="en-US"/>
        </w:rPr>
        <w:t>may</w:t>
      </w:r>
      <w:r w:rsidR="003631C5" w:rsidRPr="009D72CA">
        <w:rPr>
          <w:rFonts w:ascii="Book Antiqua" w:hAnsi="Book Antiqua"/>
          <w:sz w:val="24"/>
          <w:szCs w:val="24"/>
          <w:lang w:val="en-US"/>
        </w:rPr>
        <w:t xml:space="preserve"> explain why these patients are intolerant or resistant to therapy </w:t>
      </w:r>
      <w:r w:rsidR="003631C5" w:rsidRPr="00887168">
        <w:rPr>
          <w:rFonts w:ascii="Book Antiqua" w:hAnsi="Book Antiqua"/>
          <w:sz w:val="24"/>
          <w:szCs w:val="24"/>
          <w:lang w:val="en-US"/>
        </w:rPr>
        <w:t>(Table 2).</w:t>
      </w:r>
      <w:r w:rsidR="003631C5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254348" w:rsidRPr="009D72CA">
        <w:rPr>
          <w:rFonts w:ascii="Book Antiqua" w:hAnsi="Book Antiqua"/>
          <w:sz w:val="24"/>
          <w:szCs w:val="24"/>
          <w:lang w:val="en-US"/>
        </w:rPr>
        <w:t>Based on these results, individual treatment strategies (</w:t>
      </w:r>
      <w:r w:rsidR="00254348" w:rsidRPr="00887168">
        <w:rPr>
          <w:rFonts w:ascii="Book Antiqua" w:hAnsi="Book Antiqua"/>
          <w:i/>
          <w:sz w:val="24"/>
          <w:szCs w:val="24"/>
          <w:lang w:val="en-US"/>
        </w:rPr>
        <w:t>i.e.</w:t>
      </w:r>
      <w:r w:rsidR="00887168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 split-dose administration, dose reduction/increase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, the addition of mesalazine</w:t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 or allopurinol</w:t>
      </w:r>
      <w:r w:rsidR="003B6EBF" w:rsidRPr="009D72CA">
        <w:rPr>
          <w:rFonts w:ascii="Book Antiqua" w:hAnsi="Book Antiqua"/>
          <w:sz w:val="24"/>
          <w:szCs w:val="24"/>
          <w:lang w:val="en-US"/>
        </w:rPr>
        <w:t xml:space="preserve"> to a 25</w:t>
      </w:r>
      <w:r w:rsidR="00887168">
        <w:rPr>
          <w:rFonts w:ascii="Book Antiqua" w:hAnsi="Book Antiqua" w:hint="eastAsia"/>
          <w:sz w:val="24"/>
          <w:szCs w:val="24"/>
          <w:lang w:val="en-US" w:eastAsia="zh-CN"/>
        </w:rPr>
        <w:t>%</w:t>
      </w:r>
      <w:r w:rsidR="003B6EBF" w:rsidRPr="009D72CA">
        <w:rPr>
          <w:rFonts w:ascii="Book Antiqua" w:hAnsi="Book Antiqua"/>
          <w:sz w:val="24"/>
          <w:szCs w:val="24"/>
          <w:lang w:val="en-US"/>
        </w:rPr>
        <w:t>-33% dose of the original thiopurine</w:t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 in patients with an altered </w:t>
      </w:r>
      <w:proofErr w:type="spellStart"/>
      <w:r w:rsidR="00254348"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 metabolism, so-called </w:t>
      </w:r>
      <w:r w:rsidR="00887168">
        <w:rPr>
          <w:rFonts w:ascii="Book Antiqua" w:hAnsi="Book Antiqua"/>
          <w:sz w:val="24"/>
          <w:szCs w:val="24"/>
          <w:lang w:val="en-US" w:eastAsia="zh-CN"/>
        </w:rPr>
        <w:t>“</w:t>
      </w:r>
      <w:r w:rsidR="00254348" w:rsidRPr="009D72CA">
        <w:rPr>
          <w:rFonts w:ascii="Book Antiqua" w:hAnsi="Book Antiqua"/>
          <w:sz w:val="24"/>
          <w:szCs w:val="24"/>
          <w:lang w:val="en-US"/>
        </w:rPr>
        <w:t>skewers</w:t>
      </w:r>
      <w:r w:rsidR="00887168">
        <w:rPr>
          <w:rFonts w:ascii="Book Antiqua" w:hAnsi="Book Antiqua"/>
          <w:sz w:val="24"/>
          <w:szCs w:val="24"/>
          <w:lang w:val="en-US" w:eastAsia="zh-CN"/>
        </w:rPr>
        <w:t>”</w:t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) </w:t>
      </w:r>
      <w:r w:rsidRPr="009D72CA">
        <w:rPr>
          <w:rFonts w:ascii="Book Antiqua" w:hAnsi="Book Antiqua"/>
          <w:sz w:val="24"/>
          <w:szCs w:val="24"/>
          <w:lang w:val="en-US"/>
        </w:rPr>
        <w:t>may</w:t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 be applied</w:t>
      </w:r>
      <w:r w:rsidR="00887168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ZWluZW48L0F1dGhvcj48WWVhcj4yMDExPC9ZZWFyPjxS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</w:fldData>
        </w:fldChar>
      </w:r>
      <w:r w:rsidR="00887168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887168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TZWluZW48L0F1dGhvcj48WWVhcj4yMDExPC9ZZWFyPjxS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</w:fldData>
        </w:fldChar>
      </w:r>
      <w:r w:rsidR="00887168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887168" w:rsidRPr="009D72CA">
        <w:rPr>
          <w:rFonts w:ascii="Book Antiqua" w:hAnsi="Book Antiqua"/>
          <w:sz w:val="24"/>
          <w:szCs w:val="24"/>
          <w:lang w:val="en-US"/>
        </w:rPr>
      </w:r>
      <w:r w:rsidR="00887168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887168" w:rsidRPr="009D72CA">
        <w:rPr>
          <w:rFonts w:ascii="Book Antiqua" w:hAnsi="Book Antiqua"/>
          <w:sz w:val="24"/>
          <w:szCs w:val="24"/>
          <w:lang w:val="en-US"/>
        </w:rPr>
      </w:r>
      <w:r w:rsidR="00887168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887168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7-39]</w:t>
      </w:r>
      <w:r w:rsidR="00887168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254348" w:rsidRPr="009D72CA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887168" w:rsidRDefault="00887168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5E691B" w:rsidRPr="00887168" w:rsidRDefault="00887168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887168">
        <w:rPr>
          <w:rFonts w:ascii="Book Antiqua" w:hAnsi="Book Antiqua"/>
          <w:b/>
          <w:sz w:val="24"/>
          <w:szCs w:val="24"/>
          <w:lang w:val="en-US"/>
        </w:rPr>
        <w:t>TG THERAPY</w:t>
      </w:r>
    </w:p>
    <w:p w:rsidR="00D34712" w:rsidRDefault="00254348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In those patients with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>either idiosyncratic (</w:t>
      </w:r>
      <w:r w:rsidR="00397087" w:rsidRPr="000469BE">
        <w:rPr>
          <w:rFonts w:ascii="Book Antiqua" w:hAnsi="Book Antiqua"/>
          <w:i/>
          <w:sz w:val="24"/>
          <w:szCs w:val="24"/>
          <w:lang w:val="en-US"/>
        </w:rPr>
        <w:t>e.g.</w:t>
      </w:r>
      <w:r w:rsidR="000469BE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 pancreatitis)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adverse events on conventional thiopurine therapy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or adverse events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based on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elevated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6-MMP concentrations, these patients </w:t>
      </w:r>
      <w:r w:rsidR="00520591" w:rsidRPr="009D72CA">
        <w:rPr>
          <w:rFonts w:ascii="Book Antiqua" w:hAnsi="Book Antiqua"/>
          <w:sz w:val="24"/>
          <w:szCs w:val="24"/>
          <w:lang w:val="en-US"/>
        </w:rPr>
        <w:t>can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be switched to TG.</w:t>
      </w:r>
      <w:r w:rsidR="00D20075" w:rsidRPr="009D72CA">
        <w:rPr>
          <w:rFonts w:ascii="Book Antiqua" w:hAnsi="Book Antiqua"/>
          <w:sz w:val="24"/>
          <w:szCs w:val="24"/>
          <w:lang w:val="en-US"/>
        </w:rPr>
        <w:t xml:space="preserve"> In </w:t>
      </w:r>
      <w:r w:rsidR="00520591" w:rsidRPr="009D72CA">
        <w:rPr>
          <w:rFonts w:ascii="Book Antiqua" w:hAnsi="Book Antiqua"/>
          <w:sz w:val="24"/>
          <w:szCs w:val="24"/>
          <w:lang w:val="en-US"/>
        </w:rPr>
        <w:t>some</w:t>
      </w:r>
      <w:r w:rsidR="00D20075" w:rsidRPr="009D72CA">
        <w:rPr>
          <w:rFonts w:ascii="Book Antiqua" w:hAnsi="Book Antiqua"/>
          <w:sz w:val="24"/>
          <w:szCs w:val="24"/>
          <w:lang w:val="en-US"/>
        </w:rPr>
        <w:t xml:space="preserve"> countries, TG is considered as rescue drug when conventional therapy fails</w:t>
      </w:r>
      <w:r w:rsidR="0098223C" w:rsidRPr="009D72CA">
        <w:rPr>
          <w:rFonts w:ascii="Book Antiqua" w:hAnsi="Book Antiqua"/>
          <w:sz w:val="24"/>
          <w:szCs w:val="24"/>
          <w:lang w:val="en-US"/>
        </w:rPr>
        <w:t xml:space="preserve">, however, in </w:t>
      </w:r>
      <w:r w:rsidR="00D20075" w:rsidRPr="009D72CA">
        <w:rPr>
          <w:rFonts w:ascii="Book Antiqua" w:hAnsi="Book Antiqua"/>
          <w:sz w:val="24"/>
          <w:szCs w:val="24"/>
          <w:lang w:val="en-US"/>
        </w:rPr>
        <w:t xml:space="preserve">The Netherlands this drug is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officially</w:t>
      </w:r>
      <w:r w:rsidR="00D20075" w:rsidRPr="009D72CA">
        <w:rPr>
          <w:rFonts w:ascii="Book Antiqua" w:hAnsi="Book Antiqua"/>
          <w:sz w:val="24"/>
          <w:szCs w:val="24"/>
          <w:lang w:val="en-US"/>
        </w:rPr>
        <w:t xml:space="preserve"> registered as treatment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option </w:t>
      </w:r>
      <w:r w:rsidR="00D20075" w:rsidRPr="009D72CA">
        <w:rPr>
          <w:rFonts w:ascii="Book Antiqua" w:hAnsi="Book Antiqua"/>
          <w:sz w:val="24"/>
          <w:szCs w:val="24"/>
          <w:lang w:val="en-US"/>
        </w:rPr>
        <w:t>for IBD since March 2016.</w:t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520591" w:rsidRPr="009D72CA">
        <w:rPr>
          <w:rFonts w:ascii="Book Antiqua" w:hAnsi="Book Antiqua"/>
          <w:sz w:val="24"/>
          <w:szCs w:val="24"/>
          <w:lang w:val="en-US"/>
        </w:rPr>
        <w:t>One of the feared complications of TG treatment is the development of n</w:t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odular regenerative hyperplasia (NRH), </w:t>
      </w:r>
      <w:r w:rsidR="00520591" w:rsidRPr="009D72CA">
        <w:rPr>
          <w:rFonts w:ascii="Book Antiqua" w:hAnsi="Book Antiqua"/>
          <w:sz w:val="24"/>
          <w:szCs w:val="24"/>
          <w:lang w:val="en-US"/>
        </w:rPr>
        <w:t>a condition of the liver in which patients might develop non-cirrhotic portal hypertension. However</w:t>
      </w:r>
      <w:r w:rsidR="00D34712" w:rsidRPr="009D72CA">
        <w:rPr>
          <w:rFonts w:ascii="Book Antiqua" w:hAnsi="Book Antiqua"/>
          <w:sz w:val="24"/>
          <w:szCs w:val="24"/>
          <w:lang w:val="en-US"/>
        </w:rPr>
        <w:t>, in c</w:t>
      </w:r>
      <w:r w:rsidR="000469BE">
        <w:rPr>
          <w:rFonts w:ascii="Book Antiqua" w:hAnsi="Book Antiqua"/>
          <w:sz w:val="24"/>
          <w:szCs w:val="24"/>
          <w:lang w:val="en-US"/>
        </w:rPr>
        <w:t>ontrary to earlier observations</w:t>
      </w:r>
      <w:r w:rsidR="00D34712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dWJpbnNreTwvQXV0aG9yPjxZZWFyPjIwMDM8L1llYXI+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</w:fldData>
        </w:fldChar>
      </w:r>
      <w:r w:rsidR="004F27C1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F27C1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EdWJpbnNreTwvQXV0aG9yPjxZZWFyPjIwMDM8L1llYXI+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</w:fldData>
        </w:fldChar>
      </w:r>
      <w:r w:rsidR="004F27C1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F27C1" w:rsidRPr="009D72CA">
        <w:rPr>
          <w:rFonts w:ascii="Book Antiqua" w:hAnsi="Book Antiqua"/>
          <w:sz w:val="24"/>
          <w:szCs w:val="24"/>
          <w:lang w:val="en-US"/>
        </w:rPr>
      </w:r>
      <w:r w:rsidR="004F27C1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D34712" w:rsidRPr="009D72CA">
        <w:rPr>
          <w:rFonts w:ascii="Book Antiqua" w:hAnsi="Book Antiqua"/>
          <w:sz w:val="24"/>
          <w:szCs w:val="24"/>
          <w:lang w:val="en-US"/>
        </w:rPr>
      </w:r>
      <w:r w:rsidR="00D34712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F27C1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0-42]</w:t>
      </w:r>
      <w:r w:rsidR="00D34712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,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the development of NRH is </w:t>
      </w:r>
      <w:r w:rsidR="00D34712" w:rsidRPr="009D72CA">
        <w:rPr>
          <w:rFonts w:ascii="Book Antiqua" w:hAnsi="Book Antiqua"/>
          <w:sz w:val="24"/>
          <w:szCs w:val="24"/>
          <w:lang w:val="en-US"/>
        </w:rPr>
        <w:t>seldom</w:t>
      </w:r>
      <w:r w:rsidR="00397087" w:rsidRPr="009D72CA">
        <w:rPr>
          <w:rFonts w:ascii="Book Antiqua" w:hAnsi="Book Antiqua"/>
          <w:sz w:val="24"/>
          <w:szCs w:val="24"/>
          <w:lang w:val="en-US"/>
        </w:rPr>
        <w:t>ly witnessed</w:t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 in those patients treated with low-dose TG therapy (</w:t>
      </w:r>
      <w:r w:rsidR="00D34712" w:rsidRPr="000469BE">
        <w:rPr>
          <w:rFonts w:ascii="Book Antiqua" w:hAnsi="Book Antiqua"/>
          <w:i/>
          <w:sz w:val="24"/>
          <w:szCs w:val="24"/>
          <w:lang w:val="en-US"/>
        </w:rPr>
        <w:t>i.e</w:t>
      </w:r>
      <w:r w:rsidR="00D34712" w:rsidRPr="009D72CA">
        <w:rPr>
          <w:rFonts w:ascii="Book Antiqua" w:hAnsi="Book Antiqua"/>
          <w:sz w:val="24"/>
          <w:szCs w:val="24"/>
          <w:lang w:val="en-US"/>
        </w:rPr>
        <w:t>.</w:t>
      </w:r>
      <w:r w:rsidR="000469BE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 0.3 mg/kg)</w:t>
      </w:r>
      <w:r w:rsidR="00D34712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bnNhcmk8L0F1dGhvcj48WWVhcj4yMDA4PC9ZZWFyPjxS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</w:fldData>
        </w:fldChar>
      </w:r>
      <w:r w:rsidR="004F27C1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4F27C1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BbnNhcmk8L0F1dGhvcj48WWVhcj4yMDA4PC9ZZWFyPjxS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</w:fldData>
        </w:fldChar>
      </w:r>
      <w:r w:rsidR="004F27C1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4F27C1" w:rsidRPr="009D72CA">
        <w:rPr>
          <w:rFonts w:ascii="Book Antiqua" w:hAnsi="Book Antiqua"/>
          <w:sz w:val="24"/>
          <w:szCs w:val="24"/>
          <w:lang w:val="en-US"/>
        </w:rPr>
      </w:r>
      <w:r w:rsidR="004F27C1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D34712" w:rsidRPr="009D72CA">
        <w:rPr>
          <w:rFonts w:ascii="Book Antiqua" w:hAnsi="Book Antiqua"/>
          <w:sz w:val="24"/>
          <w:szCs w:val="24"/>
          <w:lang w:val="en-US"/>
        </w:rPr>
      </w:r>
      <w:r w:rsidR="00D34712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F27C1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3-47]</w:t>
      </w:r>
      <w:r w:rsidR="00D34712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 and furthermore not associated with clinically </w:t>
      </w:r>
      <w:r w:rsidR="0098223C" w:rsidRPr="009D72CA">
        <w:rPr>
          <w:rFonts w:ascii="Book Antiqua" w:hAnsi="Book Antiqua"/>
          <w:sz w:val="24"/>
          <w:szCs w:val="24"/>
          <w:lang w:val="en-US"/>
        </w:rPr>
        <w:t>relevant</w:t>
      </w:r>
      <w:r w:rsidR="00D34712" w:rsidRPr="009D72CA">
        <w:rPr>
          <w:rFonts w:ascii="Book Antiqua" w:hAnsi="Book Antiqua"/>
          <w:sz w:val="24"/>
          <w:szCs w:val="24"/>
          <w:lang w:val="en-US"/>
        </w:rPr>
        <w:t xml:space="preserve"> liver disease</w:t>
      </w:r>
      <w:r w:rsidR="000469BE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0469BE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van Asseldonk&lt;/Author&gt;&lt;Year&gt;2016&lt;/Year&gt;&lt;RecNum&gt;115&lt;/RecNum&gt;&lt;DisplayText&gt;&lt;style face="superscript"&gt;[48]&lt;/style&gt;&lt;/DisplayText&gt;&lt;record&gt;&lt;rec-number&gt;115&lt;/rec-number&gt;&lt;foreign-keys&gt;&lt;key app="EN" db-id="atp2v25atts92neeewu5292bzfvrvxpvfzxz" timestamp="1461163725"&gt;115&lt;/key&gt;&lt;/foreign-keys&gt;&lt;ref-type name="Journal Article"&gt;17&lt;/ref-type&gt;&lt;contributors&gt;&lt;authors&gt;&lt;author&gt;van Asseldonk, D. P.&lt;/author&gt;&lt;author&gt;Jharap, B.&lt;/author&gt;&lt;author&gt;Verheij, J.&lt;/author&gt;&lt;author&gt;Den Hartog, G.&lt;/author&gt;&lt;author&gt;Westerveld, B. D.&lt;/author&gt;&lt;author&gt;Becx, M.C.&lt;/author&gt;&lt;author&gt;Russel, M.G.&lt;/author&gt;&lt;author&gt;Engels, L. G.&lt;/author&gt;&lt;author&gt;De Jong, D. J.&lt;/author&gt;&lt;author&gt;Witte, B.I.&lt;/author&gt;&lt;author&gt;Mulder, C.J.&lt;/author&gt;&lt;author&gt;van Nieuwkerk, C.M.&lt;/author&gt;&lt;author&gt;Bloemena, E.&lt;/author&gt;&lt;author&gt;de Boer, N.K.&lt;/author&gt;&lt;author&gt;van Bodegraven, A. A.&lt;/author&gt;&lt;/authors&gt;&lt;/contributors&gt;&lt;titles&gt;&lt;title&gt;The prevalence of nodular regenerative hyperplasia in inflammatory bowel disease patients treated with thioguanine is not associated with clinically significant liver disease&lt;/title&gt;&lt;secondary-title&gt;Inflamm Bowel Dis&lt;/secondary-title&gt;&lt;/titles&gt;&lt;periodical&gt;&lt;full-title&gt;Inflamm Bowel Dis&lt;/full-title&gt;&lt;/periodical&gt;&lt;pages&gt;Manuscript ID: IBD-15-0623.R2&lt;/pages&gt;&lt;volume&gt;Accepted for publication&lt;/volume&gt;&lt;dates&gt;&lt;year&gt;2016&lt;/year&gt;&lt;/dates&gt;&lt;urls&gt;&lt;/urls&gt;&lt;/record&gt;&lt;/Cite&gt;&lt;/EndNote&gt;</w:instrText>
      </w:r>
      <w:r w:rsidR="000469BE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0469BE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8]</w:t>
      </w:r>
      <w:r w:rsidR="000469BE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D34712" w:rsidRPr="009D72CA">
        <w:rPr>
          <w:rFonts w:ascii="Book Antiqua" w:hAnsi="Book Antiqua"/>
          <w:sz w:val="24"/>
          <w:szCs w:val="24"/>
          <w:lang w:val="en-US"/>
        </w:rPr>
        <w:t>.</w:t>
      </w:r>
      <w:r w:rsidR="00520591" w:rsidRPr="009D72CA">
        <w:rPr>
          <w:rFonts w:ascii="Book Antiqua" w:hAnsi="Book Antiqua"/>
          <w:sz w:val="24"/>
          <w:szCs w:val="24"/>
          <w:lang w:val="en-US"/>
        </w:rPr>
        <w:t xml:space="preserve"> In our patients treated with TG, liver biopsies are only performed in patients with symptoms of portal hypertension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 or persisting liver test abnormalities</w:t>
      </w:r>
      <w:r w:rsidR="00520591" w:rsidRPr="009D72CA">
        <w:rPr>
          <w:rFonts w:ascii="Book Antiqua" w:hAnsi="Book Antiqua"/>
          <w:sz w:val="24"/>
          <w:szCs w:val="24"/>
          <w:lang w:val="en-US"/>
        </w:rPr>
        <w:t xml:space="preserve"> and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>no longer</w:t>
      </w:r>
      <w:r w:rsidR="00520591" w:rsidRPr="009D72CA">
        <w:rPr>
          <w:rFonts w:ascii="Book Antiqua" w:hAnsi="Book Antiqua"/>
          <w:sz w:val="24"/>
          <w:szCs w:val="24"/>
          <w:lang w:val="en-US"/>
        </w:rPr>
        <w:t xml:space="preserve"> as a routine</w:t>
      </w:r>
      <w:r w:rsidR="000469BE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0469BE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van Asseldonk&lt;/Author&gt;&lt;Year&gt;2016&lt;/Year&gt;&lt;RecNum&gt;115&lt;/RecNum&gt;&lt;DisplayText&gt;&lt;style face="superscript"&gt;[48]&lt;/style&gt;&lt;/DisplayText&gt;&lt;record&gt;&lt;rec-number&gt;115&lt;/rec-number&gt;&lt;foreign-keys&gt;&lt;key app="EN" db-id="atp2v25atts92neeewu5292bzfvrvxpvfzxz" timestamp="1461163725"&gt;115&lt;/key&gt;&lt;/foreign-keys&gt;&lt;ref-type name="Journal Article"&gt;17&lt;/ref-type&gt;&lt;contributors&gt;&lt;authors&gt;&lt;author&gt;van Asseldonk, D. P.&lt;/author&gt;&lt;author&gt;Jharap, B.&lt;/author&gt;&lt;author&gt;Verheij, J.&lt;/author&gt;&lt;author&gt;Den Hartog, G.&lt;/author&gt;&lt;author&gt;Westerveld, B. D.&lt;/author&gt;&lt;author&gt;Becx, M.C.&lt;/author&gt;&lt;author&gt;Russel, M.G.&lt;/author&gt;&lt;author&gt;Engels, L. G.&lt;/author&gt;&lt;author&gt;De Jong, D. J.&lt;/author&gt;&lt;author&gt;Witte, B.I.&lt;/author&gt;&lt;author&gt;Mulder, C.J.&lt;/author&gt;&lt;author&gt;van Nieuwkerk, C.M.&lt;/author&gt;&lt;author&gt;Bloemena, E.&lt;/author&gt;&lt;author&gt;de Boer, N.K.&lt;/author&gt;&lt;author&gt;van Bodegraven, A. A.&lt;/author&gt;&lt;/authors&gt;&lt;/contributors&gt;&lt;titles&gt;&lt;title&gt;The prevalence of nodular regenerative hyperplasia in inflammatory bowel disease patients treated with thioguanine is not associated with clinically significant liver disease&lt;/title&gt;&lt;secondary-title&gt;Inflamm Bowel Dis&lt;/secondary-title&gt;&lt;/titles&gt;&lt;periodical&gt;&lt;full-title&gt;Inflamm Bowel Dis&lt;/full-title&gt;&lt;/periodical&gt;&lt;pages&gt;Manuscript ID: IBD-15-0623.R2&lt;/pages&gt;&lt;volume&gt;Accepted for publication&lt;/volume&gt;&lt;dates&gt;&lt;year&gt;2016&lt;/year&gt;&lt;/dates&gt;&lt;urls&gt;&lt;/urls&gt;&lt;/record&gt;&lt;/Cite&gt;&lt;/EndNote&gt;</w:instrText>
      </w:r>
      <w:r w:rsidR="000469BE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0469BE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r w:rsidR="000469BE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0469BE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48]</w:t>
      </w:r>
      <w:r w:rsidR="00520591" w:rsidRPr="009D72CA">
        <w:rPr>
          <w:rFonts w:ascii="Book Antiqua" w:hAnsi="Book Antiqua"/>
          <w:sz w:val="24"/>
          <w:szCs w:val="24"/>
          <w:lang w:val="en-US"/>
        </w:rPr>
        <w:t>.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0469BE" w:rsidRPr="009D72CA" w:rsidRDefault="000469BE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5E691B" w:rsidRPr="009D72CA" w:rsidRDefault="000469BE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CANCER RISK</w:t>
      </w:r>
    </w:p>
    <w:p w:rsidR="005A3F7C" w:rsidRPr="009D72CA" w:rsidRDefault="004F117B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The use of thiopurines is associated with a </w:t>
      </w:r>
      <w:r w:rsidR="00D024C2" w:rsidRPr="009D72CA">
        <w:rPr>
          <w:rFonts w:ascii="Book Antiqua" w:hAnsi="Book Antiqua"/>
          <w:sz w:val="24"/>
          <w:szCs w:val="24"/>
          <w:lang w:val="en-US"/>
        </w:rPr>
        <w:t>three- to five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fold higher risk of the development of lymphoproliferative disorders, in </w:t>
      </w:r>
      <w:r w:rsidR="00803CB7" w:rsidRPr="009D72CA">
        <w:rPr>
          <w:rFonts w:ascii="Book Antiqua" w:hAnsi="Book Antiqua"/>
          <w:sz w:val="24"/>
          <w:szCs w:val="24"/>
          <w:lang w:val="en-US"/>
        </w:rPr>
        <w:t xml:space="preserve">particular </w:t>
      </w:r>
      <w:r w:rsidR="005A3F7C" w:rsidRPr="009D72CA">
        <w:rPr>
          <w:rFonts w:ascii="Book Antiqua" w:hAnsi="Book Antiqua"/>
          <w:sz w:val="24"/>
          <w:szCs w:val="24"/>
          <w:lang w:val="en-US"/>
        </w:rPr>
        <w:t xml:space="preserve">non-Hodgkin lymphoma, as well as </w:t>
      </w:r>
      <w:r w:rsidR="00803CB7" w:rsidRPr="009D72CA">
        <w:rPr>
          <w:rFonts w:ascii="Book Antiqua" w:hAnsi="Book Antiqua"/>
          <w:sz w:val="24"/>
          <w:szCs w:val="24"/>
          <w:lang w:val="en-US"/>
        </w:rPr>
        <w:t>hepatosplenic T-cell lymphoma</w:t>
      </w:r>
      <w:r w:rsidR="00C91464" w:rsidRPr="009D72CA">
        <w:rPr>
          <w:rFonts w:ascii="Book Antiqua" w:hAnsi="Book Antiqua"/>
          <w:sz w:val="24"/>
          <w:szCs w:val="24"/>
          <w:lang w:val="en-US"/>
        </w:rPr>
        <w:t>, especially</w:t>
      </w:r>
      <w:r w:rsidR="00803CB7" w:rsidRPr="009D72CA">
        <w:rPr>
          <w:rFonts w:ascii="Book Antiqua" w:hAnsi="Book Antiqua"/>
          <w:sz w:val="24"/>
          <w:szCs w:val="24"/>
          <w:lang w:val="en-US"/>
        </w:rPr>
        <w:t xml:space="preserve"> in patients without prior Epstein-Barr virus </w:t>
      </w:r>
      <w:r w:rsidR="005A3F7C" w:rsidRPr="009D72CA">
        <w:rPr>
          <w:rFonts w:ascii="Book Antiqua" w:hAnsi="Book Antiqua"/>
          <w:sz w:val="24"/>
          <w:szCs w:val="24"/>
          <w:lang w:val="en-US"/>
        </w:rPr>
        <w:t xml:space="preserve">(EBV) </w:t>
      </w:r>
      <w:r w:rsidR="00803CB7" w:rsidRPr="009D72CA">
        <w:rPr>
          <w:rFonts w:ascii="Book Antiqua" w:hAnsi="Book Antiqua"/>
          <w:sz w:val="24"/>
          <w:szCs w:val="24"/>
          <w:lang w:val="en-US"/>
        </w:rPr>
        <w:t>exposure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dybzwvQXV0aG9yPjxZZWFyPjIwMTQ8L1llYXI+PFJl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dybzwvQXV0aG9yPjxZZWFyPjIwMTQ8L1llYXI+PFJl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9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803CB7" w:rsidRPr="009D72CA">
        <w:rPr>
          <w:rFonts w:ascii="Book Antiqua" w:hAnsi="Book Antiqua"/>
          <w:sz w:val="24"/>
          <w:szCs w:val="24"/>
          <w:lang w:val="en-US"/>
        </w:rPr>
        <w:t>.</w:t>
      </w:r>
      <w:r w:rsidR="00D024C2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5A3F7C" w:rsidRPr="009D72CA">
        <w:rPr>
          <w:rFonts w:ascii="Book Antiqua" w:hAnsi="Book Antiqua"/>
          <w:sz w:val="24"/>
          <w:szCs w:val="24"/>
          <w:lang w:val="en-US"/>
        </w:rPr>
        <w:t xml:space="preserve">We do not systematically test EBV seroprevalence in patients starting with thiopurines, since over 90% of Dutch inhabitants </w:t>
      </w:r>
      <w:r w:rsidR="002D59D7" w:rsidRPr="009D72CA">
        <w:rPr>
          <w:rFonts w:ascii="Book Antiqua" w:hAnsi="Book Antiqua"/>
          <w:sz w:val="24"/>
          <w:szCs w:val="24"/>
          <w:lang w:val="en-US"/>
        </w:rPr>
        <w:t>are</w:t>
      </w:r>
      <w:r w:rsidR="005A3F7C" w:rsidRPr="009D72CA">
        <w:rPr>
          <w:rFonts w:ascii="Book Antiqua" w:hAnsi="Book Antiqua"/>
          <w:sz w:val="24"/>
          <w:szCs w:val="24"/>
          <w:lang w:val="en-US"/>
        </w:rPr>
        <w:t xml:space="preserve"> exposed to EBV during childhood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/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RecNum&gt;175&lt;/RecNum&gt;&lt;DisplayText&gt;&lt;style face="superscript"&gt;[50]&lt;/style&gt;&lt;/DisplayText&gt;&lt;record&gt;&lt;rec-number&gt;175&lt;/rec-number&gt;&lt;foreign-keys&gt;&lt;key app="EN" db-id="atp2v25atts92neeewu5292bzfvrvxpvfzxz" timestamp="1473669543"&gt;175&lt;/key&gt;&lt;/foreign-keys&gt;&lt;ref-type name="Web Page"&gt;12&lt;/ref-type&gt;&lt;contributors&gt;&lt;/contributors&gt;&lt;titles&gt;&lt;title&gt;&lt;style face="normal" font="default" size="100%"&gt;National Institute for Public Health and the Environment (&lt;/style&gt;&lt;style face="italic" font="default" size="100%"&gt;RIVM)&lt;/style&gt;&lt;style face="normal" font="default" size="100%"&gt;. LCI-guideline &amp;quot;Pfeiffer&amp;apos;s disease&amp;quot;, 2011. Accessed on 12-09-2016 from: &lt;/style&gt;&lt;style face="italic" font="default" size="100%"&gt;http://www.rivm.nl/Documenten_en_publicaties/Professioneel_Praktisch/Richtlijnen/Infectieziekten/LCI_richtlijnen/LCI_richtlijn_Pfeiffer_ziekte_van&lt;/style&gt;&lt;/title&gt;&lt;/titles&gt;&lt;volume&gt;2016&lt;/volume&gt;&lt;number&gt;12-09&lt;/number&gt;&lt;dates&gt;&lt;/dates&gt;&lt;urls&gt;&lt;related-urls&gt;&lt;url&gt;&lt;style face="italic" font="default" size="100%"&gt;http://www.rivm.nl/Documenten_en_publicaties/Professioneel_Praktisch/Richtlijnen/Infectieziekten/LCI_richtlijnen/LCI_richtlijn_Pfeiffer_ziekte_van&lt;/style&gt;&lt;/url&gt;&lt;/related-urls&gt;&lt;/urls&gt;&lt;/record&gt;&lt;/Cite&gt;&lt;/EndNote&gt;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0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5A3F7C" w:rsidRPr="009D72CA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E74CE9" w:rsidRDefault="004F117B" w:rsidP="00F82425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lastRenderedPageBreak/>
        <w:t xml:space="preserve">Furthermore, there is a </w:t>
      </w:r>
      <w:r w:rsidR="009A2B00" w:rsidRPr="009D72CA">
        <w:rPr>
          <w:rFonts w:ascii="Book Antiqua" w:hAnsi="Book Antiqua"/>
          <w:sz w:val="24"/>
          <w:szCs w:val="24"/>
          <w:lang w:val="en-US"/>
        </w:rPr>
        <w:t>clinically significant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elevated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risk of developing non-melanoma skin cancer, such as squamous cell carcinoma and basal cell carcinoma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dybzwvQXV0aG9yPjxZZWFyPjIwMTQ8L1llYXI+PFJl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NYWdybzwvQXV0aG9yPjxZZWFyPjIwMTQ8L1llYXI+PFJl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49,</w:t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1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D024C2" w:rsidRPr="009D72CA">
        <w:rPr>
          <w:rFonts w:ascii="Book Antiqua" w:hAnsi="Book Antiqua"/>
          <w:sz w:val="24"/>
          <w:szCs w:val="24"/>
          <w:lang w:val="en-US"/>
        </w:rPr>
        <w:t xml:space="preserve">In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</w:t>
      </w:r>
      <w:r w:rsidR="00D024C2" w:rsidRPr="009D72CA">
        <w:rPr>
          <w:rFonts w:ascii="Book Antiqua" w:hAnsi="Book Antiqua"/>
          <w:sz w:val="24"/>
          <w:szCs w:val="24"/>
          <w:lang w:val="en-US"/>
        </w:rPr>
        <w:t>, w</w:t>
      </w:r>
      <w:r w:rsidRPr="009D72CA">
        <w:rPr>
          <w:rFonts w:ascii="Book Antiqua" w:hAnsi="Book Antiqua"/>
          <w:sz w:val="24"/>
          <w:szCs w:val="24"/>
          <w:lang w:val="en-US"/>
        </w:rPr>
        <w:t>e inform our patients of this higher risk and instruct them to, for example, apply sunscreen to unprotected skin</w:t>
      </w:r>
      <w:r w:rsidR="00D024C2" w:rsidRPr="009D72CA">
        <w:rPr>
          <w:rFonts w:ascii="Book Antiqua" w:hAnsi="Book Antiqua"/>
          <w:sz w:val="24"/>
          <w:szCs w:val="24"/>
          <w:lang w:val="en-US"/>
        </w:rPr>
        <w:t xml:space="preserve"> and mention newly developed skin lesions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directly to the treating physician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 or IBD-nurse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. However, since the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absolute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incidence of these malignancies in thiopurine-using IBD patients is still low, we do not systematically screen our patients for the existence of these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tumors</w:t>
      </w:r>
      <w:r w:rsidRPr="009D72CA">
        <w:rPr>
          <w:rFonts w:ascii="Book Antiqua" w:hAnsi="Book Antiqua"/>
          <w:sz w:val="24"/>
          <w:szCs w:val="24"/>
          <w:lang w:val="en-US"/>
        </w:rPr>
        <w:t>.</w:t>
      </w:r>
    </w:p>
    <w:p w:rsidR="00F82425" w:rsidRPr="009D72CA" w:rsidRDefault="00F82425" w:rsidP="00F82425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5E691B" w:rsidRPr="009D72CA" w:rsidRDefault="00F82425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PREGNANCY</w:t>
      </w:r>
    </w:p>
    <w:p w:rsidR="00F52086" w:rsidRDefault="0075796E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According to recent literature reviews,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conventional </w:t>
      </w:r>
      <w:r w:rsidR="00590245" w:rsidRPr="009D72CA">
        <w:rPr>
          <w:rFonts w:ascii="Book Antiqua" w:hAnsi="Book Antiqua"/>
          <w:sz w:val="24"/>
          <w:szCs w:val="24"/>
          <w:lang w:val="en-US"/>
        </w:rPr>
        <w:t>thiopurine use during pregnancy is not associated with a higher risk of preterm birth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, congenital disorders</w:t>
      </w:r>
      <w:r w:rsidR="00590245" w:rsidRPr="009D72CA">
        <w:rPr>
          <w:rFonts w:ascii="Book Antiqua" w:hAnsi="Book Antiqua"/>
          <w:sz w:val="24"/>
          <w:szCs w:val="24"/>
          <w:lang w:val="en-US"/>
        </w:rPr>
        <w:t xml:space="preserve"> or children with low birth weight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ZGVyIFdvdWRlPC9BdXRob3I+PFllYXI+MjAxNTwv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2YW4gZGVyIFdvdWRlPC9BdXRob3I+PFllYXI+MjAxNTwv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2-54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590245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2B4755" w:rsidRPr="009D72CA">
        <w:rPr>
          <w:rFonts w:ascii="Book Antiqua" w:hAnsi="Book Antiqua"/>
          <w:sz w:val="24"/>
          <w:szCs w:val="24"/>
          <w:lang w:val="en-US"/>
        </w:rPr>
        <w:t xml:space="preserve">For this reason amongst others, we do not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cessate</w:t>
      </w:r>
      <w:r w:rsidR="002B4755" w:rsidRPr="009D72CA">
        <w:rPr>
          <w:rFonts w:ascii="Book Antiqua" w:hAnsi="Book Antiqua"/>
          <w:sz w:val="24"/>
          <w:szCs w:val="24"/>
          <w:lang w:val="en-US"/>
        </w:rPr>
        <w:t xml:space="preserve"> thiopurine therapy in patients that become pregnant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, but we refer patients </w:t>
      </w:r>
      <w:r w:rsidR="0098223C" w:rsidRPr="009D72CA">
        <w:rPr>
          <w:rFonts w:ascii="Book Antiqua" w:hAnsi="Book Antiqua"/>
          <w:sz w:val="24"/>
          <w:szCs w:val="24"/>
          <w:lang w:val="en-US"/>
        </w:rPr>
        <w:t xml:space="preserve">during pregnancy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to a dedicated team of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>gynecologists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 with </w:t>
      </w:r>
      <w:r w:rsidR="0098223C" w:rsidRPr="009D72CA">
        <w:rPr>
          <w:rFonts w:ascii="Book Antiqua" w:hAnsi="Book Antiqua"/>
          <w:sz w:val="24"/>
          <w:szCs w:val="24"/>
          <w:lang w:val="en-US"/>
        </w:rPr>
        <w:t>interest in IBD</w:t>
      </w:r>
      <w:r w:rsidR="002B4755" w:rsidRPr="009D72CA">
        <w:rPr>
          <w:rFonts w:ascii="Book Antiqua" w:hAnsi="Book Antiqua"/>
          <w:sz w:val="24"/>
          <w:szCs w:val="24"/>
          <w:lang w:val="en-US"/>
        </w:rPr>
        <w:t xml:space="preserve">. Furthermore, after a successful pregnancy, </w:t>
      </w:r>
      <w:r w:rsidR="00DC0F7D" w:rsidRPr="009D72CA">
        <w:rPr>
          <w:rFonts w:ascii="Book Antiqua" w:hAnsi="Book Antiqua"/>
          <w:sz w:val="24"/>
          <w:szCs w:val="24"/>
          <w:lang w:val="en-US"/>
        </w:rPr>
        <w:t xml:space="preserve">there is insufficient evidence to discourage patients to give </w:t>
      </w:r>
      <w:r w:rsidR="002D59D7" w:rsidRPr="009D72CA">
        <w:rPr>
          <w:rFonts w:ascii="Book Antiqua" w:hAnsi="Book Antiqua"/>
          <w:sz w:val="24"/>
          <w:szCs w:val="24"/>
          <w:lang w:val="en-US"/>
        </w:rPr>
        <w:t>breastfeeding;</w:t>
      </w:r>
      <w:r w:rsidR="00DC0F7D" w:rsidRPr="009D72CA">
        <w:rPr>
          <w:rFonts w:ascii="Book Antiqua" w:hAnsi="Book Antiqua"/>
          <w:sz w:val="24"/>
          <w:szCs w:val="24"/>
          <w:lang w:val="en-US"/>
        </w:rPr>
        <w:t xml:space="preserve"> however, this should always be adjusted to the individual patient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 wishes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NZWlqPC9BdXRob3I+PFllYXI+MjAxMzwvWWVhcj48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NZWlqPC9BdXRob3I+PFllYXI+MjAxMzwvWWVhcj48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5-57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2148E" w:rsidRPr="009D72CA">
        <w:rPr>
          <w:rFonts w:ascii="Book Antiqua" w:hAnsi="Book Antiqua"/>
          <w:sz w:val="24"/>
          <w:szCs w:val="24"/>
          <w:lang w:val="en-US"/>
        </w:rPr>
        <w:t xml:space="preserve">.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Evidence concerning the use of </w:t>
      </w:r>
      <w:r w:rsidR="00022044" w:rsidRPr="009D72CA">
        <w:rPr>
          <w:rFonts w:ascii="Book Antiqua" w:hAnsi="Book Antiqua"/>
          <w:sz w:val="24"/>
          <w:szCs w:val="24"/>
          <w:lang w:val="en-US"/>
        </w:rPr>
        <w:t>TG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 during pregnancy is scarce and further prospective trials are needed to confirm the safety of this thiopurine derivative in pregnant women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Cb2VyPC9BdXRob3I+PFllYXI+MjAwNTwvWWVhcj48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kZSBCb2VyPC9BdXRob3I+PFllYXI+MjAwNTwvWWVhcj48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58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. </w:t>
      </w:r>
    </w:p>
    <w:p w:rsidR="00F82425" w:rsidRPr="009D72CA" w:rsidRDefault="00F82425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BA2EC0" w:rsidRPr="009D72CA" w:rsidRDefault="00F82425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t>WHEN TO STOP THIOPURINE THERAPY?</w:t>
      </w:r>
    </w:p>
    <w:p w:rsidR="00756C1C" w:rsidRDefault="00321293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Whether patients achieving a deep remission may successfully stop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s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is not known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VpPC9BdXRob3I+PFllYXI+MjAxMzwvWWVhcj48UmVj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GcmVpPC9BdXRob3I+PFllYXI+MjAxMzwvWWVhcj48UmVj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</w:fldData>
        </w:fldChar>
      </w:r>
      <w:r w:rsidR="00F82425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F82425" w:rsidRPr="009D72CA">
        <w:rPr>
          <w:rFonts w:ascii="Book Antiqua" w:hAnsi="Book Antiqua"/>
          <w:sz w:val="24"/>
          <w:szCs w:val="24"/>
          <w:lang w:val="en-US"/>
        </w:rPr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8242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19,</w:t>
      </w:r>
      <w:r w:rsidR="00F82425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9]</w:t>
      </w:r>
      <w:r w:rsidR="00F82425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Pr="009D72CA">
        <w:rPr>
          <w:rFonts w:ascii="Book Antiqua" w:hAnsi="Book Antiqua"/>
          <w:sz w:val="24"/>
          <w:szCs w:val="24"/>
          <w:lang w:val="en-US"/>
        </w:rPr>
        <w:t>.</w:t>
      </w:r>
      <w:r w:rsidR="00892FD6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6F769A" w:rsidRPr="009D72CA">
        <w:rPr>
          <w:rFonts w:ascii="Book Antiqua" w:hAnsi="Book Antiqua"/>
          <w:sz w:val="24"/>
          <w:szCs w:val="24"/>
          <w:lang w:val="en-US"/>
        </w:rPr>
        <w:t xml:space="preserve">In our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</w:t>
      </w:r>
      <w:r w:rsidR="00DC0F7D" w:rsidRPr="009D72CA">
        <w:rPr>
          <w:rFonts w:ascii="Book Antiqua" w:hAnsi="Book Antiqua"/>
          <w:sz w:val="24"/>
          <w:szCs w:val="24"/>
          <w:lang w:val="en-US"/>
        </w:rPr>
        <w:t>s</w:t>
      </w:r>
      <w:r w:rsidR="006F769A" w:rsidRPr="009D72CA">
        <w:rPr>
          <w:rFonts w:ascii="Book Antiqua" w:hAnsi="Book Antiqua"/>
          <w:sz w:val="24"/>
          <w:szCs w:val="24"/>
          <w:lang w:val="en-US"/>
        </w:rPr>
        <w:t xml:space="preserve">, we continue thiopurine therapy with low threshold, especially in patients with </w:t>
      </w:r>
      <w:r w:rsidR="00397087" w:rsidRPr="009D72CA">
        <w:rPr>
          <w:rFonts w:ascii="Book Antiqua" w:hAnsi="Book Antiqua"/>
          <w:sz w:val="24"/>
          <w:szCs w:val="24"/>
          <w:lang w:val="en-US"/>
        </w:rPr>
        <w:t xml:space="preserve">a </w:t>
      </w:r>
      <w:r w:rsidR="006F769A" w:rsidRPr="009D72CA">
        <w:rPr>
          <w:rFonts w:ascii="Book Antiqua" w:hAnsi="Book Antiqua"/>
          <w:sz w:val="24"/>
          <w:szCs w:val="24"/>
          <w:lang w:val="en-US"/>
        </w:rPr>
        <w:t>predicted complex course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(</w:t>
      </w:r>
      <w:r w:rsidRPr="00F82425">
        <w:rPr>
          <w:rFonts w:ascii="Book Antiqua" w:hAnsi="Book Antiqua"/>
          <w:i/>
          <w:sz w:val="24"/>
          <w:szCs w:val="24"/>
          <w:lang w:val="en-US"/>
        </w:rPr>
        <w:t>i.e.</w:t>
      </w:r>
      <w:r w:rsidR="00F82425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severe or difficult to manage disease)</w:t>
      </w:r>
      <w:r w:rsidR="006F769A" w:rsidRPr="009D72CA">
        <w:rPr>
          <w:rFonts w:ascii="Book Antiqua" w:hAnsi="Book Antiqua"/>
          <w:sz w:val="24"/>
          <w:szCs w:val="24"/>
          <w:lang w:val="en-US"/>
        </w:rPr>
        <w:t>. An exception is the patient with deep prolonged</w:t>
      </w:r>
      <w:r w:rsidR="00165829" w:rsidRPr="009D72CA">
        <w:rPr>
          <w:rFonts w:ascii="Book Antiqua" w:hAnsi="Book Antiqua"/>
          <w:sz w:val="24"/>
          <w:szCs w:val="24"/>
          <w:lang w:val="en-US"/>
        </w:rPr>
        <w:t xml:space="preserve"> (</w:t>
      </w:r>
      <w:r w:rsidR="00165829" w:rsidRPr="00F82425">
        <w:rPr>
          <w:rFonts w:ascii="Book Antiqua" w:hAnsi="Book Antiqua"/>
          <w:i/>
          <w:sz w:val="24"/>
          <w:szCs w:val="24"/>
          <w:lang w:val="en-US"/>
        </w:rPr>
        <w:t>i.e</w:t>
      </w:r>
      <w:r w:rsidR="00165829" w:rsidRPr="009D72CA">
        <w:rPr>
          <w:rFonts w:ascii="Book Antiqua" w:hAnsi="Book Antiqua"/>
          <w:sz w:val="24"/>
          <w:szCs w:val="24"/>
          <w:lang w:val="en-US"/>
        </w:rPr>
        <w:t>.</w:t>
      </w:r>
      <w:r w:rsidR="00F82425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165829" w:rsidRPr="009D72CA">
        <w:rPr>
          <w:rFonts w:ascii="Book Antiqua" w:hAnsi="Book Antiqua"/>
          <w:sz w:val="24"/>
          <w:szCs w:val="24"/>
          <w:lang w:val="en-US"/>
        </w:rPr>
        <w:t xml:space="preserve"> ≥</w:t>
      </w:r>
      <w:r w:rsidR="00F82425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165829" w:rsidRPr="009D72CA">
        <w:rPr>
          <w:rFonts w:ascii="Book Antiqua" w:hAnsi="Book Antiqua"/>
          <w:sz w:val="24"/>
          <w:szCs w:val="24"/>
          <w:lang w:val="en-US"/>
        </w:rPr>
        <w:t>2-3 years)</w:t>
      </w:r>
      <w:r w:rsidR="006F769A" w:rsidRPr="009D72CA">
        <w:rPr>
          <w:rFonts w:ascii="Book Antiqua" w:hAnsi="Book Antiqua"/>
          <w:sz w:val="24"/>
          <w:szCs w:val="24"/>
          <w:lang w:val="en-US"/>
        </w:rPr>
        <w:t xml:space="preserve"> remission on thiopurine therapy with no signs of active disease on clinical, biochemical, endoscopic</w:t>
      </w:r>
      <w:r w:rsidR="00E74CE9" w:rsidRPr="009D72CA">
        <w:rPr>
          <w:rFonts w:ascii="Book Antiqua" w:hAnsi="Book Antiqua"/>
          <w:sz w:val="24"/>
          <w:szCs w:val="24"/>
          <w:lang w:val="en-US"/>
        </w:rPr>
        <w:t>, histological</w:t>
      </w:r>
      <w:r w:rsidR="006F769A" w:rsidRPr="009D72CA">
        <w:rPr>
          <w:rFonts w:ascii="Book Antiqua" w:hAnsi="Book Antiqua"/>
          <w:sz w:val="24"/>
          <w:szCs w:val="24"/>
          <w:lang w:val="en-US"/>
        </w:rPr>
        <w:t xml:space="preserve"> and radiologic evaluation. In these patients, thiopurine therapy could be ceased with a good probability of relapse-free disease. </w:t>
      </w:r>
    </w:p>
    <w:p w:rsidR="00F82425" w:rsidRPr="009D72CA" w:rsidRDefault="00F82425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p w:rsidR="00F82425" w:rsidRPr="00F82425" w:rsidRDefault="00F82425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>
        <w:rPr>
          <w:rFonts w:ascii="Book Antiqua" w:hAnsi="Book Antiqua"/>
          <w:b/>
          <w:sz w:val="24"/>
          <w:szCs w:val="24"/>
          <w:lang w:val="en-US"/>
        </w:rPr>
        <w:t>CONCLUSION</w:t>
      </w:r>
    </w:p>
    <w:p w:rsidR="00333F4E" w:rsidRPr="009D72CA" w:rsidRDefault="00F20E83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sz w:val="24"/>
          <w:szCs w:val="24"/>
          <w:lang w:val="en-US"/>
        </w:rPr>
        <w:lastRenderedPageBreak/>
        <w:t xml:space="preserve">Whereas treatment with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therapy in IBD patients is 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hampered by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a high number of discontinuations, mostly due to adverse events, several treatment strategies 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may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be applied to maximize 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effectiveness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and 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optimize safety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. With this 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article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, we provided a practical </w:t>
      </w:r>
      <w:r w:rsidR="009D6746" w:rsidRPr="009D72CA">
        <w:rPr>
          <w:rFonts w:ascii="Book Antiqua" w:hAnsi="Book Antiqua"/>
          <w:sz w:val="24"/>
          <w:szCs w:val="24"/>
          <w:lang w:val="en-US"/>
        </w:rPr>
        <w:t>overview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o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n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how thiopurine therapy is </w:t>
      </w:r>
      <w:r w:rsidR="00321293" w:rsidRPr="009D72CA">
        <w:rPr>
          <w:rFonts w:ascii="Book Antiqua" w:hAnsi="Book Antiqua"/>
          <w:sz w:val="24"/>
          <w:szCs w:val="24"/>
          <w:lang w:val="en-US"/>
        </w:rPr>
        <w:t>being prescribed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in </w:t>
      </w:r>
      <w:r w:rsidR="00F85219" w:rsidRPr="009D72CA">
        <w:rPr>
          <w:rFonts w:ascii="Book Antiqua" w:hAnsi="Book Antiqua"/>
          <w:sz w:val="24"/>
          <w:szCs w:val="24"/>
          <w:lang w:val="en-US"/>
        </w:rPr>
        <w:t>two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of the thiopurine research </w:t>
      </w:r>
      <w:r w:rsidR="0098223C" w:rsidRPr="009D72CA">
        <w:rPr>
          <w:rFonts w:ascii="Book Antiqua" w:hAnsi="Book Antiqua"/>
          <w:sz w:val="24"/>
          <w:szCs w:val="24"/>
          <w:lang w:val="en-US"/>
        </w:rPr>
        <w:t xml:space="preserve">expert </w:t>
      </w:r>
      <w:r w:rsidR="00263533" w:rsidRPr="009D72CA">
        <w:rPr>
          <w:rFonts w:ascii="Book Antiqua" w:hAnsi="Book Antiqua"/>
          <w:sz w:val="24"/>
          <w:szCs w:val="24"/>
          <w:lang w:val="en-US"/>
        </w:rPr>
        <w:t>centers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in </w:t>
      </w:r>
      <w:r w:rsidR="0098223C" w:rsidRPr="009D72CA">
        <w:rPr>
          <w:rFonts w:ascii="Book Antiqua" w:hAnsi="Book Antiqua"/>
          <w:sz w:val="24"/>
          <w:szCs w:val="24"/>
          <w:lang w:val="en-US"/>
        </w:rPr>
        <w:t>Europe</w:t>
      </w:r>
      <w:r w:rsidRPr="009D72CA">
        <w:rPr>
          <w:rFonts w:ascii="Book Antiqua" w:hAnsi="Book Antiqua"/>
          <w:sz w:val="24"/>
          <w:szCs w:val="24"/>
          <w:lang w:val="en-US"/>
        </w:rPr>
        <w:t>. We provided information concerning pharmacotherapy, indications of thiopurine treatment, toxicity of thiopurines and how to optimize treatment in individual patients using different treatment strategies.</w:t>
      </w:r>
      <w:r w:rsidR="00333F4E" w:rsidRPr="009D72CA">
        <w:rPr>
          <w:rFonts w:ascii="Book Antiqua" w:hAnsi="Book Antiqua"/>
          <w:sz w:val="24"/>
          <w:szCs w:val="24"/>
          <w:lang w:val="en-US"/>
        </w:rPr>
        <w:br w:type="page"/>
      </w:r>
    </w:p>
    <w:p w:rsidR="00302139" w:rsidRPr="00032660" w:rsidRDefault="00333F4E" w:rsidP="0003266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 w:rsidRPr="00032660">
        <w:rPr>
          <w:rFonts w:ascii="Book Antiqua" w:hAnsi="Book Antiqua"/>
          <w:b/>
          <w:sz w:val="24"/>
          <w:szCs w:val="24"/>
          <w:lang w:val="en-US"/>
        </w:rPr>
        <w:lastRenderedPageBreak/>
        <w:t>REFERENCES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ignass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indsay JO, Sturm A, Windsor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olomb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lle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'Haen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'Hoor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ntzar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ovace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reslan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i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Sans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ang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rmeir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Travis S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ssch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. Second European evidence-based consensus on the diagnosis and management of ulcerative colitis part 2: current management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991-1030 [PMID: 23040451 DOI: 10.1016/j.crohns.2012.09.00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ignass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ssch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Lindsay JO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éman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öderholm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olomb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anes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'Hoor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assul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omolló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omm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ichett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'Morai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reslan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Windsor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ang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F, Travis SP. The second European evidence-based Consensus on the diagnosis and management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: Current management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28-62 [PMID: 21122489 DOI: 10.1016/j.crohns.2009.12.00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nd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atton P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soul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J, Thomas BS, MacDonald JK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Azathioprine or 6-mercaptopurine for maintenance of remission i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ochrane Database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yst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="009A5997">
        <w:rPr>
          <w:rFonts w:ascii="Book Antiqua" w:eastAsia="宋体" w:hAnsi="Book Antiqua" w:cs="宋体" w:hint="eastAsia"/>
          <w:b/>
          <w:sz w:val="24"/>
          <w:szCs w:val="24"/>
          <w:lang w:val="en-US" w:eastAsia="zh-CN"/>
        </w:rPr>
        <w:t>1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CD000067 [PMID: 26517527 DOI: 10.1002/14651858.CD000067.pub3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nd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N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soul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J, MacDonald JK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Azathioprine or 6-mercaptopurine for induction of remission i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Cochrane Database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yst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="00CE0B8E">
        <w:rPr>
          <w:rFonts w:ascii="Book Antiqua" w:eastAsia="宋体" w:hAnsi="Book Antiqua" w:cs="宋体" w:hint="eastAsia"/>
          <w:b/>
          <w:sz w:val="24"/>
          <w:szCs w:val="24"/>
          <w:lang w:val="en-US" w:eastAsia="zh-CN"/>
        </w:rPr>
        <w:t>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CD000545 [PMID: 23633304 DOI: 10.1002/14651858.CD000545.pub4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sseldonk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e Boer NK, Peters G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ldkamp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I, Mulder C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On therapeutic drug monitoring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; pharmacology, pharmacogenomics, drug intolerance and clinical relevanc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Drug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etab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981-997 [PMID: 20214590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Al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dithy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F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e Boer N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erijk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J, Escher JC, Mulder C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rouwer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R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: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harmacogenetic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herapeutic drug monitoring and clinical recommendation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g Liver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7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282-297 [PMID: 15788214 DOI: 10.1016/j.dld.2004.09.02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 Boer NK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Jharap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d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raaf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Mulder CJ. Drug Insight: pharmacology and toxicity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in patients with IBD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ract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686-694 [PMID: 18043678 DOI: 10.1038/ncpgasthep1000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uemmel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M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urner D. Differences in the management of pediatric and adult onset ulcerative colitis--lessons from the joint ECCO and ESPGHAN consensus 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guidelines for the management of pediatric ulcerative coliti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-4 [PMID: 24230969 DOI: 10.1016/j.crohns.2013.10.00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uemmel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M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r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lh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L, Griffiths A, Levine A, Escher J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mi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as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arabin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raeg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ronsky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uderu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Martín-de-Carpi J, D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idd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Fagerber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ugo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ierku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lace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letzk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ionett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iel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ava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ópe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aerregaar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Russell R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erba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haou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heen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erema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Weiss B, Wilson D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ignas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Eliakim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Winter H, Turner D. Consensus guidelines of ECCO/ESPGHAN on the medical management of pediatric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179-1207 [PMID: 24909831 DOI: 10.1016/j.crohns.2014.04.005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0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osen MJ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hawa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aee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A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nflammatory Bowel Disease in Children and Adolescents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AMA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ediat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53-1060 [PMID: 26414706 DOI: 10.1001/jamapediatrics.2015.198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lion GB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e purine path to chemotherapy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ence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89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4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41-47 [PMID: 264997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 </w:t>
      </w:r>
      <w:r w:rsidR="00F83B42"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Bean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H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e treatment of chronic ulcerative colitis with 6-mercaptopurin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Med 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us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62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9(2)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592-593 [PMID: 1396992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3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arra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ttar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current medical practice: molecular mechanisms and contributions to therapy-related cancer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Rev Cancer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24-36 [PMID: 18097462 DOI: 10.1038/nrc229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4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ong SC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lak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, Arenas-Hernandez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rinak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M, Sanderson JD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etting the best out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: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-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thyltransferas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beyond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mark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Med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51-65 [PMID: 25605455 DOI: 10.2217/bmm.14.97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5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rvieux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u Y, Su Y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u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H, Evans W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llin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V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HPLC determination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ucleosides and nucleotides in vivo i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ymphoblast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llowing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rcapt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61-68 [PMID: 1175153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6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eml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chaeffel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errlin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R, Klotz U, Schwab M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eatment in inflammatory bowel disease: clinical pharmacology and implication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harmacogenetically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uided dosing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kine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6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87-208 [PMID: 17328579 DOI: 10.2165/00003088-200746030-00001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7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aza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heo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rynetskai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Thorn 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occ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Hebert JM, McLeod 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einshilboum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llin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V, Evans WE, Klein TE, Altman RB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pathway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genet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Genomic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573-574 [PMID: 19952870 DOI: 10.1097/FPC.0b013e328334338f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8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A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Everding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ijkstr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de Jong DJ,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ldenburg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omm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W. [Guideline 'Diagnosis and treatment of inflammatory bowel disease in adults'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. Diagnosis and treatment]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ed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ijdschr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eneesk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A1899 [PMID: 2102949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9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rei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iederman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Nielsen O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ogl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. Use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World 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40-1048 [PMID: 23467510 DOI: 10.3748/wjg.v19.i7.1040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oel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M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lak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ntz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Fong S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rinak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M, Sanderson JD. Optimizing the use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dv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hronic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38-146 [PMID: 25954498 DOI: 10.1177/2040622315579063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1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olombel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F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i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ntzar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rnblut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utgeert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Tang K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ortwij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eveland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ornilli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andbor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J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andomise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linical trial: deep remission in biologic and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mmunomodulato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aïve patients with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 - a SONIC post hoc analysi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liment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1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734-746 [PMID: 25728587 DOI: 10.1111/apt.1313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2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ressler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Marshall JK, Bernstein CN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itto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Jones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eontiad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I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anaccio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Steinhart A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s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Feaga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. Clinical practice guidelines for the medical management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onhospitalize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lcerative colitis: the Toronto consensu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ogy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35-1058.e3 [PMID: 25747596 DOI: 10.1053/j.gastro.2015.03.001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3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ôté-Daigneault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ui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ahai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olomb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oitra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Biologics in inflammatory bowel disease: what are the data?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United European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419-428 [PMID: 26535119 DOI: 10.1177/205064061559030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4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olombel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F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andbor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i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ntzar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rnblut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achmilewit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ichti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'Haen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Diamond RH, Broussard DL, Tang KL, van der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oud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utgeert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. Infliximab, azathioprine, or combination therapy for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62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383-1395 [PMID: 20393175 DOI: 10.1056/NEJMoa090449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25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am MC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ressl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dolizumab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or ulcerative colitis and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: results and implications of GEMINI studie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therapy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963-971 [PMID: 25341118 DOI: 10.2217/imt.14.6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6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ijer B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ein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eijt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N, Mulder C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de Boer NK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Clinical Value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rcapt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fter Failing Azathioprine Therapy in Patients With Inflammatory Bowel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Drug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ni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463-470 [PMID: 27158876 DOI: 10.1097/FTD.000000000000031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7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wen DG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, Selby WS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Use of 6-mercaptopurine in patients with inflammatory bowel disease previously intolerant of azathioprin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Dig Dis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5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810-1813 [PMID: 11052324</w:t>
      </w:r>
      <w:r w:rsidR="00CE0B8E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 xml:space="preserve"> DOI: </w:t>
      </w:r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fldChar w:fldCharType="begin"/>
      </w:r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instrText xml:space="preserve"> HYPERLINK "http://dx.doi.org/10.1023/A:1005569808947" \t "_blank" </w:instrText>
      </w:r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fldChar w:fldCharType="separate"/>
      </w:r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t>10.1023/A</w:t>
      </w:r>
      <w:proofErr w:type="gramStart"/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t>:1005569808947</w:t>
      </w:r>
      <w:proofErr w:type="gramEnd"/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fldChar w:fldCharType="end"/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8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ulto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-Jones JR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, Pritchard K, Mahmoud AA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e use of 6-mercaptopurine in patients with inflammatory bowel disease after failure of azathioprine therapy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liment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561-1565 [PMID: 11121903</w:t>
      </w:r>
      <w:r w:rsidR="00CE0B8E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 xml:space="preserve"> DOI: </w:t>
      </w:r>
      <w:r w:rsidR="00F83B42">
        <w:fldChar w:fldCharType="begin"/>
      </w:r>
      <w:r w:rsidR="00F83B42">
        <w:instrText xml:space="preserve"> HYPERLINK "http://dx.doi.org/10.1046/j.1365-2036.2000.00872.x" \t "_blank" </w:instrText>
      </w:r>
      <w:r w:rsidR="00F83B42">
        <w:fldChar w:fldCharType="separate"/>
      </w:r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t>10.1046/j.1365-2036.2000.00872.x</w:t>
      </w:r>
      <w:r w:rsidR="00F83B42">
        <w:rPr>
          <w:rFonts w:ascii="Book Antiqua" w:eastAsia="宋体" w:hAnsi="Book Antiqua" w:cs="宋体"/>
          <w:sz w:val="24"/>
          <w:szCs w:val="24"/>
          <w:lang w:val="en-US" w:eastAsia="zh-CN"/>
        </w:rPr>
        <w:fldChar w:fldCharType="end"/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9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ctis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C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ellican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Rosina F. 6-Mercaptopurine for Azathioprine Intolerant Inflammatory Bowel Disease: Literature Search and Reappraisal of Own Data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flamm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Allergy Drug Target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33-137 [PMID: 26728773 DOI: 10.2174/1871528114666160105112915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0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omènech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E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o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ap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ópe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S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omá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Garcia-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lanell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assul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6-mercaptopurine in patients with inflammatory bowel disease and previous digestive intolerance of azathioprin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and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52-55 [PMID: 15841714</w:t>
      </w:r>
      <w:r w:rsidR="00CE0B8E">
        <w:rPr>
          <w:rFonts w:ascii="Book Antiqua" w:eastAsia="宋体" w:hAnsi="Book Antiqua" w:cs="宋体" w:hint="eastAsia"/>
          <w:sz w:val="24"/>
          <w:szCs w:val="24"/>
          <w:lang w:val="en-US" w:eastAsia="zh-CN"/>
        </w:rPr>
        <w:t xml:space="preserve"> DOI: </w:t>
      </w:r>
      <w:r w:rsidR="00F83B42">
        <w:fldChar w:fldCharType="begin"/>
      </w:r>
      <w:r w:rsidR="00F83B42">
        <w:instrText xml:space="preserve"> HYPERLINK "http://dx.doi.org/10.1080</w:instrText>
      </w:r>
      <w:r w:rsidR="00F83B42">
        <w:instrText xml:space="preserve">/00365520410009492" \t "_blank" </w:instrText>
      </w:r>
      <w:r w:rsidR="00F83B42">
        <w:fldChar w:fldCharType="separate"/>
      </w:r>
      <w:r w:rsidR="00CE0B8E" w:rsidRPr="00CE0B8E">
        <w:rPr>
          <w:rFonts w:ascii="Book Antiqua" w:eastAsia="宋体" w:hAnsi="Book Antiqua" w:cs="宋体"/>
          <w:sz w:val="24"/>
          <w:szCs w:val="24"/>
          <w:lang w:val="en-US" w:eastAsia="zh-CN"/>
        </w:rPr>
        <w:t>10.1080/00365520410009492</w:t>
      </w:r>
      <w:r w:rsidR="00F83B42">
        <w:rPr>
          <w:rFonts w:ascii="Book Antiqua" w:eastAsia="宋体" w:hAnsi="Book Antiqua" w:cs="宋体"/>
          <w:sz w:val="24"/>
          <w:szCs w:val="24"/>
          <w:lang w:val="en-US" w:eastAsia="zh-CN"/>
        </w:rPr>
        <w:fldChar w:fldCharType="end"/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1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indorf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U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Johansson M, Eriksson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vifor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lm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H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rcapt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eatment should be considered in azathioprine intolerant patients with inflammatory bowel diseas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liment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654-661 [PMID: 19183142 DOI: 10.1111/j.1365-2036.2008.03925.x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2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ouchana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arjo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Roche D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olmar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ineau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hatelli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eau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orio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A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nterindividua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ariability in TPMT enzyme activity: 10 years of experience with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harmacogenetic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therapeutic drug monitoring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genomic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745-757 [PMID: 24897283 DOI: 10.2217/pgs.14.3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33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earry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B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arclay ML. Azathioprine and 6-mercaptopurin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harmacogenetic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metabolite monitoring in inflammatory bowel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149-1157 [PMID: 16048561 DOI: 10.1111/j.1440-1746.2005.03832.x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4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einshilboum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M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lade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L.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rcapt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harmacogenetic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monogenic inheritance of erythrocyt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ethyltransferas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tivity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m J Hum Genet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8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651-662 [PMID: 719163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5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iggs JE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Payne K, Roberts C, Newman WG. Are patients with intermediate TPMT activity at increased risk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yelosuppressio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hen taking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dications?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genomic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77-188 [PMID: 20136357 DOI: 10.2217/pgs.09.155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6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cGovern D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ravis S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uley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hobowale-Bakr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l M, Dalton HR. Azathioprine intolerance in patients with IBD may be imidazole-related and is independent of TPMT activity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ogy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2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838-839 [PMID: 1187829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7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ine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L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e Boer N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mi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sseldon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um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Peters GJ. Allopurinol enhances the activity of hypoxanthine-guanin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hosphoribosyltransferas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 patients during low-dos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: preliminary data of an ongoing serie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ucleosides Nucleotides Nucleic Acid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85-1090 [PMID: 22132961 DOI: 10.1080/15257770.2011.597371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8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ine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L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sseldon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P, de Boer N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osekoo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mi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Mulder C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um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Peters G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. The effect of allopurinol and low-dos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ombination therapy on the activity of three pivotal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tabolizing enzymes: results from a prospective pharmacological study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812-819 [PMID: 23317929 DOI: 10.1016/j.crohns.2012.12.00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9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ijer B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um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de Boer NK. Optimiz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in Autoimmune Hepatitis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62-1063 [PMID: 26872401 DOI: 10.1016/j.cgh.2016.02.00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0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ubinsky MC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asiliauska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A, Singh H, Abreu MT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apadaki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A, Tran T, Martin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ierlin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Geller S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arga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R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oorda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F. 6-thioguanine can cause serious liver injury in inflammatory bowel disease patient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ogy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5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298-303 [PMID: 12891528 DOI: 10.1016/S0016-5085(03)00938-7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41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iderer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Ze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i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Lukas M, Diebold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rb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em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halupn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ritesky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Schoenberg SO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chim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ök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chsenküh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 multicenter assessment of liver toxicity by MRI and biopsy in IBD patients on 6-thioguanin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epat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3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303-309 [PMID: 15964660 DOI: 10.1016/j.jhep.2005.02.051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2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eml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chwab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omm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lm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Lukas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Feichtenschla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Florin T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eider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etrit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kemey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reis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errlin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R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nofla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na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lugman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erfart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edarni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i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 systematic survey evaluating 6-thioguanine-related hepatotoxicity in patients with inflammatory bowel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Wien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Kl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Wochensch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519-526 [PMID: 17943403 DOI: 10.1007/s00508-007-0841-0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3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nsari A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Elliott T, Fong F, Arenas-Hernandez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ottenber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ortman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Lucas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rinak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Sanderson J. Further experience with the use of 6-thioguanine in patients with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flamm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Bowel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399-1405 [PMID: 18521912 DOI: 10.1002/ibd.2049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4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sseldonk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Jharap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ui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J, de Boer N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estervel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D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uss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ubb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Mulder CJ. Prolonged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guan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is well tolerated and safe in the treatment of ulcerative coliti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g Liver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3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10-115 [PMID: 20739231 DOI: 10.1016/j.dld.2010.07.004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5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 Boer NK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Zondervan P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iliss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P, de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arto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estervel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D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erijk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loemen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Engels LG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Mulder CJ. Absence of nodular regenerative hyperplasia after low-dose 6-thioguanine maintenance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erapy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 patient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g Liver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8-113 [PMID: 18083079 DOI: 10.1016/j.dld.2007.10.013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6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ilisse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erijk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riess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ooyman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ockbrüg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W, Engels LG. Toxicity of 6-thioguanine: no hepatotoxicity in a series of IBD patients treated with long-term, low dose 6-thioguanine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ome evidence for dose or metabolite level dependent effects?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ig Liver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56-159 [PMID: 17188950 DOI: 10.1016/j.dld.2006.10.007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7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einen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L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sseldon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P, Mulder CJ, de Boer NK. Dosing 6-thioguanine in inflammatory bowel disease: expert-based guidelines for daily practic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intest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Liver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291-294 [PMID: 20922194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48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sseldonk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D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Jharap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rheij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de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arto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esterveld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ecx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uss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G, Engels LG, de Jong DJ, Witte BI, Mulder C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ieuwker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loemen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de Boer NK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. The Prevalence of Nodular Regenerative Hyperplasia in Inflammatory Bowel Disease Patients Treated with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guan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s Not Associated with Clinically Significant Liver Disease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flamm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Bowel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6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2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2112-2120 [PMID: 27482972 DO</w:t>
      </w:r>
      <w:r w:rsidR="00CE0B8E">
        <w:rPr>
          <w:rFonts w:ascii="Book Antiqua" w:eastAsia="宋体" w:hAnsi="Book Antiqua" w:cs="宋体"/>
          <w:sz w:val="24"/>
          <w:szCs w:val="24"/>
          <w:lang w:val="en-US" w:eastAsia="zh-CN"/>
        </w:rPr>
        <w:t>I: 10.1097/MIB.000000000000086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9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gro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F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eyrin-Biroule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ok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lde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X, Costa A, Higgins PD, Joyce J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atsano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H, Lopez A, d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Xaxar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oad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eaugeri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. Extra-intestinal malignancies in inflammatory bowel disease: results of the 3rd ECCO Pathogenesis Scientific Workshop (III)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31-44 [PMID: 23721759 DOI: 10.1016/j.crohns.2013.04.00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0 </w:t>
      </w:r>
      <w:r w:rsidRPr="00032660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 xml:space="preserve">National </w:t>
      </w:r>
      <w:proofErr w:type="gramStart"/>
      <w:r w:rsidRPr="00032660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>Institute</w:t>
      </w:r>
      <w:proofErr w:type="gramEnd"/>
      <w:r w:rsidRPr="00032660">
        <w:rPr>
          <w:rFonts w:ascii="Book Antiqua" w:eastAsia="宋体" w:hAnsi="Book Antiqua" w:cs="宋体"/>
          <w:b/>
          <w:sz w:val="24"/>
          <w:szCs w:val="24"/>
          <w:lang w:val="en-US" w:eastAsia="zh-CN"/>
        </w:rPr>
        <w:t xml:space="preserve"> for Public Health and the Environment (RIVM)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LCI-guideline Pfeiffer's disease, 2011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="00F83B42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[accessed 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2</w:t>
      </w:r>
      <w:r w:rsidR="009A5997">
        <w:rPr>
          <w:rFonts w:ascii="Book Antiqua" w:eastAsia="宋体" w:hAnsi="Book Antiqua" w:cs="宋体"/>
          <w:sz w:val="24"/>
          <w:szCs w:val="24"/>
          <w:lang w:val="en-US" w:eastAsia="zh-CN"/>
        </w:rPr>
        <w:t>016</w:t>
      </w:r>
      <w:r w:rsidR="00F83B42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ept 12</w:t>
      </w:r>
      <w:bookmarkStart w:id="4" w:name="_GoBack"/>
      <w:bookmarkEnd w:id="4"/>
      <w:r w:rsidR="00F83B42">
        <w:rPr>
          <w:rFonts w:ascii="Book Antiqua" w:eastAsia="宋体" w:hAnsi="Book Antiqua" w:cs="宋体"/>
          <w:sz w:val="24"/>
          <w:szCs w:val="24"/>
          <w:lang w:val="en-US" w:eastAsia="zh-CN"/>
        </w:rPr>
        <w:t>]</w:t>
      </w:r>
      <w:r w:rsidR="009A5997">
        <w:rPr>
          <w:rFonts w:ascii="Book Antiqua" w:eastAsia="宋体" w:hAnsi="Book Antiqua" w:cs="宋体"/>
          <w:sz w:val="24"/>
          <w:szCs w:val="24"/>
          <w:lang w:val="en-US" w:eastAsia="zh-CN"/>
        </w:rPr>
        <w:t>. Available from: URL: http: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//www.rivm.nl/Documenten_en_publicaties/Professioneel_Praktisch/Richtlijnen/Infectieziekten/LCI_richtlijnen/LCI_richtlijn_Pfeiffer_ziekte_van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1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iancon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L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Onal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etruzziell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Calabrese E, Pallone F. Cancer and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mmunomodulator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inflammatory bowel diseases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flamm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Bowel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674-698 [PMID: 25545375 DOI: 10.1097/MIB.0000000000000243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2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der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oud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CJ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rdizzo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engtso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Fiorin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Fraser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atsano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lace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Juillera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Mulders AG, Pedersen N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elin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Sebastian S, Sturm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Zelinkov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Z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gr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e second European evidenced-based consensus on reproduction and pregnancy in inflammatory bowel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07-124 [PMID: 25602023 DOI: 10.1093/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ecco-jcc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/jju006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3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amas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OM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eshpand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R, Avalos DJ, Abreu MT. Treating Inflammatory Bowel Disease in Pregnancy: The Issues We Face Today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928-936 [PMID: 26129693 DOI: 10.1093/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ecco-jcc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/jjv118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4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harap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de Boer NK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okker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omme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W, Oldenburg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ijkstr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van der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oud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de Jong DJ, Mulder C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Elbur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. </w:t>
      </w: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Intrauterine exposure and pharmacology of conventional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in pregnant patients with inflammatory bowel disease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ut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3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451-457 [PMID: 23424097 DOI: 10.1136/gutjnl-2012-303615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55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de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eij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TG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Jharap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neepken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M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de Boer NK. Long-term follow-up of children exposed intrauterine to maternal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herapy during pregnancy in females with inflammatory bowel disease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liment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Th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38-43 [PMID: 23675854 DOI: 10.1111/apt.12334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6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ardiner SJ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earry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B, Roberts RL, Zhang M, Barclay M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eg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J. Exposure to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ugs through breast milk is low based on metabolite concentrations in mother-infant pair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Br 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armac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2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453-456 [PMID: 16995866 DOI: 10.1111/j.1365-2125.2006.02639.x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7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Van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Assche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ignas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is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, van der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Woud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J, Sturm A, De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o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usland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Oldenburg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ota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arteau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rdizzo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aumgar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'Haen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Gionchetti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Portel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ucelic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öderholm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Escher 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letzk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olh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L, Lukas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Motte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il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ermeir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arbonne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Cole A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Novace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inshag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siano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Herrlinger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Oldenburg B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uhni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Kiesslich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tang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, Travis S, Lindsay J. The second European evidence-based Consensus on the diagnosis and management of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: Special situations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rohns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olit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63-101 [PMID: 21122490 DOI: 10.1016/j.crohns.2009.09.00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8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de Boer NK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Elburg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M, Wilhelm AJ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mmink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Vugt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Mulder CJ, Van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Bodegrave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. 6-Thioguanine for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rohn'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isease during pregnancy: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thiopurine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etabolite measurements in both mother and child.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and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astroenterol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0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374-1377 [PMID: 16334449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9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larke K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Regueiro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Stopping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mmunomodulators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biologics in inflammatory bowel disease patients in remission.</w:t>
      </w:r>
      <w:proofErr w:type="gram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flamm</w:t>
      </w:r>
      <w:proofErr w:type="spellEnd"/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Bowel Dis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174-179 [PMID: 21674731 DOI: 10.1002/ibd.21792]</w:t>
      </w:r>
    </w:p>
    <w:p w:rsidR="00032660" w:rsidRPr="00032660" w:rsidRDefault="00032660" w:rsidP="00032660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0 </w:t>
      </w:r>
      <w:proofErr w:type="spellStart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ocair</w:t>
      </w:r>
      <w:proofErr w:type="spellEnd"/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P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Duley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Simmonds HA, Cameron J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Ianhez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Arap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Sabbaga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. Low-dose allopurinol plus azathioprine/</w:t>
      </w:r>
      <w:proofErr w:type="spellStart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cyclosporin</w:t>
      </w:r>
      <w:proofErr w:type="spellEnd"/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/prednisolone, a novel immunosuppressive regimen. </w:t>
      </w:r>
      <w:r w:rsidRPr="00032660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Lancet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3; </w:t>
      </w:r>
      <w:r w:rsidRPr="00032660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42</w:t>
      </w:r>
      <w:r w:rsidRPr="00032660">
        <w:rPr>
          <w:rFonts w:ascii="Book Antiqua" w:eastAsia="宋体" w:hAnsi="Book Antiqua" w:cs="宋体"/>
          <w:sz w:val="24"/>
          <w:szCs w:val="24"/>
          <w:lang w:val="en-US" w:eastAsia="zh-CN"/>
        </w:rPr>
        <w:t>: 83-84 [PMID: 8100914]</w:t>
      </w:r>
    </w:p>
    <w:p w:rsidR="00E01D58" w:rsidRPr="00032660" w:rsidRDefault="00E01D58" w:rsidP="00032660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E01D58" w:rsidRPr="009A5997" w:rsidRDefault="00E01D58" w:rsidP="009A5997">
      <w:pPr>
        <w:spacing w:after="0" w:line="360" w:lineRule="auto"/>
        <w:jc w:val="right"/>
        <w:rPr>
          <w:rFonts w:ascii="Book Antiqua" w:hAnsi="Book Antiqua"/>
          <w:sz w:val="24"/>
          <w:szCs w:val="24"/>
          <w:lang w:val="en-US" w:eastAsia="zh-CN"/>
        </w:rPr>
      </w:pPr>
      <w:r w:rsidRPr="009A5997">
        <w:rPr>
          <w:rFonts w:ascii="Book Antiqua" w:hAnsi="Book Antiqua"/>
          <w:b/>
          <w:sz w:val="24"/>
          <w:szCs w:val="24"/>
        </w:rPr>
        <w:t xml:space="preserve">P-Reviewer: </w:t>
      </w:r>
      <w:r w:rsidRPr="009A5997">
        <w:rPr>
          <w:rFonts w:ascii="Book Antiqua" w:hAnsi="Book Antiqua"/>
          <w:color w:val="000000"/>
          <w:sz w:val="24"/>
          <w:szCs w:val="24"/>
        </w:rPr>
        <w:t>Actis</w:t>
      </w:r>
      <w:r w:rsidRPr="009A5997">
        <w:rPr>
          <w:rFonts w:ascii="Book Antiqua" w:hAnsi="Book Antiqua"/>
          <w:color w:val="000000"/>
          <w:sz w:val="24"/>
          <w:szCs w:val="24"/>
          <w:lang w:eastAsia="zh-CN"/>
        </w:rPr>
        <w:t xml:space="preserve"> GC, </w:t>
      </w:r>
      <w:r w:rsidRPr="009A5997">
        <w:rPr>
          <w:rFonts w:ascii="Book Antiqua" w:hAnsi="Book Antiqua"/>
          <w:color w:val="000000"/>
          <w:sz w:val="24"/>
          <w:szCs w:val="24"/>
        </w:rPr>
        <w:t>Capasso</w:t>
      </w:r>
      <w:r w:rsidRPr="009A5997">
        <w:rPr>
          <w:rFonts w:ascii="Book Antiqua" w:hAnsi="Book Antiqua"/>
          <w:color w:val="000000"/>
          <w:sz w:val="24"/>
          <w:szCs w:val="24"/>
          <w:lang w:eastAsia="zh-CN"/>
        </w:rPr>
        <w:t xml:space="preserve"> R, </w:t>
      </w:r>
      <w:r w:rsidRPr="009A5997">
        <w:rPr>
          <w:rFonts w:ascii="Book Antiqua" w:hAnsi="Book Antiqua"/>
          <w:color w:val="000000"/>
          <w:sz w:val="24"/>
          <w:szCs w:val="24"/>
        </w:rPr>
        <w:t>Serban</w:t>
      </w:r>
      <w:r w:rsidRPr="009A5997">
        <w:rPr>
          <w:rFonts w:ascii="Book Antiqua" w:hAnsi="Book Antiqua"/>
          <w:color w:val="000000"/>
          <w:sz w:val="24"/>
          <w:szCs w:val="24"/>
          <w:lang w:eastAsia="zh-CN"/>
        </w:rPr>
        <w:t xml:space="preserve"> DE </w:t>
      </w:r>
      <w:r w:rsidRPr="009A5997">
        <w:rPr>
          <w:rFonts w:ascii="Book Antiqua" w:hAnsi="Book Antiqua"/>
          <w:b/>
          <w:sz w:val="24"/>
          <w:szCs w:val="24"/>
        </w:rPr>
        <w:t xml:space="preserve">S-Editor: </w:t>
      </w:r>
      <w:r w:rsidRPr="009A5997">
        <w:rPr>
          <w:rFonts w:ascii="Book Antiqua" w:hAnsi="Book Antiqua"/>
          <w:sz w:val="24"/>
          <w:szCs w:val="24"/>
        </w:rPr>
        <w:t>Ji FF</w:t>
      </w:r>
      <w:r w:rsidRPr="009A5997">
        <w:rPr>
          <w:rFonts w:ascii="Book Antiqua" w:hAnsi="Book Antiqua"/>
          <w:b/>
          <w:sz w:val="24"/>
          <w:szCs w:val="24"/>
        </w:rPr>
        <w:t xml:space="preserve"> L-Editor: E-Editor:</w:t>
      </w:r>
    </w:p>
    <w:p w:rsidR="005E691B" w:rsidRPr="009D72CA" w:rsidRDefault="004708CE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  <w:r>
        <w:rPr>
          <w:rFonts w:ascii="Book Antiqua" w:hAnsi="Book Antiqua"/>
          <w:b/>
          <w:sz w:val="24"/>
          <w:szCs w:val="24"/>
          <w:lang w:val="en-US"/>
        </w:rPr>
        <w:t>Table 1</w:t>
      </w:r>
      <w:r w:rsidR="005E691B" w:rsidRPr="009D72CA">
        <w:rPr>
          <w:rFonts w:ascii="Book Antiqua" w:hAnsi="Book Antiqua"/>
          <w:b/>
          <w:sz w:val="24"/>
          <w:szCs w:val="24"/>
          <w:lang w:val="en-US"/>
        </w:rPr>
        <w:t xml:space="preserve"> Laboratory tests to determine risk of myelotoxicity and hepatotoxicity during i</w:t>
      </w:r>
      <w:r>
        <w:rPr>
          <w:rFonts w:ascii="Book Antiqua" w:hAnsi="Book Antiqua"/>
          <w:b/>
          <w:sz w:val="24"/>
          <w:szCs w:val="24"/>
          <w:lang w:val="en-US"/>
        </w:rPr>
        <w:t xml:space="preserve">nitiation of </w:t>
      </w:r>
      <w:proofErr w:type="spellStart"/>
      <w:r>
        <w:rPr>
          <w:rFonts w:ascii="Book Antiqua" w:hAnsi="Book Antiqua"/>
          <w:b/>
          <w:sz w:val="24"/>
          <w:szCs w:val="24"/>
          <w:lang w:val="en-US"/>
        </w:rPr>
        <w:t>thiopurine</w:t>
      </w:r>
      <w:proofErr w:type="spellEnd"/>
      <w:r>
        <w:rPr>
          <w:rFonts w:ascii="Book Antiqua" w:hAnsi="Book Antiqua"/>
          <w:b/>
          <w:sz w:val="24"/>
          <w:szCs w:val="24"/>
          <w:lang w:val="en-US"/>
        </w:rPr>
        <w:t xml:space="preserve"> therapy</w:t>
      </w:r>
    </w:p>
    <w:tbl>
      <w:tblPr>
        <w:tblStyle w:val="LightList-Accent5"/>
        <w:tblW w:w="4295" w:type="dxa"/>
        <w:tblInd w:w="4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95"/>
      </w:tblGrid>
      <w:tr w:rsidR="00022044" w:rsidRPr="009D72CA" w:rsidTr="004708C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shd w:val="clear" w:color="auto" w:fill="auto"/>
          </w:tcPr>
          <w:p w:rsidR="005E691B" w:rsidRPr="009D72CA" w:rsidRDefault="005E691B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Laboratory test</w:t>
            </w:r>
          </w:p>
        </w:tc>
      </w:tr>
      <w:tr w:rsidR="00022044" w:rsidRPr="009D72CA" w:rsidTr="004708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691B" w:rsidRPr="009D72CA" w:rsidRDefault="005E691B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Hematologic parameters</w:t>
            </w:r>
          </w:p>
        </w:tc>
      </w:tr>
      <w:tr w:rsidR="00022044" w:rsidRPr="009D72CA" w:rsidTr="004708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shd w:val="clear" w:color="auto" w:fill="auto"/>
          </w:tcPr>
          <w:p w:rsidR="005E691B" w:rsidRPr="009D72CA" w:rsidRDefault="00263533" w:rsidP="009A1FEC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lastRenderedPageBreak/>
              <w:t>Hemoglobin</w:t>
            </w:r>
            <w:r w:rsidR="005E691B"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 </w:t>
            </w:r>
          </w:p>
        </w:tc>
      </w:tr>
      <w:tr w:rsidR="00022044" w:rsidRPr="009D72CA" w:rsidTr="004708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691B" w:rsidRPr="009D72CA" w:rsidRDefault="005E691B" w:rsidP="009A1FEC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White blood cell count</w:t>
            </w:r>
          </w:p>
        </w:tc>
      </w:tr>
      <w:tr w:rsidR="00022044" w:rsidRPr="009D72CA" w:rsidTr="004708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shd w:val="clear" w:color="auto" w:fill="auto"/>
          </w:tcPr>
          <w:p w:rsidR="005E691B" w:rsidRPr="009D72CA" w:rsidRDefault="005E691B" w:rsidP="009A1FEC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Platelet count</w:t>
            </w:r>
          </w:p>
        </w:tc>
      </w:tr>
      <w:tr w:rsidR="00022044" w:rsidRPr="009D72CA" w:rsidTr="004708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691B" w:rsidRPr="009D72CA" w:rsidRDefault="00263533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Hepatic</w:t>
            </w:r>
            <w:r w:rsidR="005E691B"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 parameters</w:t>
            </w:r>
          </w:p>
        </w:tc>
      </w:tr>
      <w:tr w:rsidR="00022044" w:rsidRPr="009D72CA" w:rsidTr="004708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shd w:val="clear" w:color="auto" w:fill="auto"/>
          </w:tcPr>
          <w:p w:rsidR="005E691B" w:rsidRPr="009D72CA" w:rsidRDefault="005E691B" w:rsidP="009A1FEC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proofErr w:type="spellStart"/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Alkalic</w:t>
            </w:r>
            <w:proofErr w:type="spellEnd"/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 </w:t>
            </w:r>
            <w:r w:rsidR="004708CE"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p</w:t>
            </w: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hosphatase </w:t>
            </w:r>
          </w:p>
        </w:tc>
      </w:tr>
      <w:tr w:rsidR="00022044" w:rsidRPr="009D72CA" w:rsidTr="004708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691B" w:rsidRPr="009D72CA" w:rsidRDefault="005E691B" w:rsidP="009A1FEC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Gamma </w:t>
            </w:r>
            <w:proofErr w:type="spellStart"/>
            <w:r w:rsidR="004708CE"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glutamyl</w:t>
            </w:r>
            <w:proofErr w:type="spellEnd"/>
            <w:r w:rsidR="004708CE"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4708CE"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trans</w:t>
            </w: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peptidase</w:t>
            </w:r>
            <w:proofErr w:type="spellEnd"/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 </w:t>
            </w:r>
          </w:p>
        </w:tc>
      </w:tr>
      <w:tr w:rsidR="00022044" w:rsidRPr="009D72CA" w:rsidTr="004708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shd w:val="clear" w:color="auto" w:fill="auto"/>
          </w:tcPr>
          <w:p w:rsidR="005E691B" w:rsidRPr="009D72CA" w:rsidRDefault="005E691B" w:rsidP="009A1FEC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 xml:space="preserve">Alanine </w:t>
            </w:r>
            <w:r w:rsidR="004708CE"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a</w:t>
            </w: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minotransferase</w:t>
            </w:r>
          </w:p>
        </w:tc>
      </w:tr>
      <w:tr w:rsidR="00022044" w:rsidRPr="009D72CA" w:rsidTr="004708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691B" w:rsidRPr="009D72CA" w:rsidRDefault="005E691B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Other parameters</w:t>
            </w:r>
          </w:p>
        </w:tc>
      </w:tr>
      <w:tr w:rsidR="00022044" w:rsidRPr="009D72CA" w:rsidTr="004708C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shd w:val="clear" w:color="auto" w:fill="auto"/>
          </w:tcPr>
          <w:p w:rsidR="005E691B" w:rsidRPr="009D72CA" w:rsidRDefault="005E691B" w:rsidP="00022044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proofErr w:type="spellStart"/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Creatinine</w:t>
            </w:r>
            <w:proofErr w:type="spellEnd"/>
          </w:p>
        </w:tc>
      </w:tr>
      <w:tr w:rsidR="00022044" w:rsidRPr="009D72CA" w:rsidTr="004708C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95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5E691B" w:rsidRPr="009D72CA" w:rsidRDefault="005E691B" w:rsidP="00022044">
            <w:pPr>
              <w:spacing w:line="360" w:lineRule="auto"/>
              <w:jc w:val="both"/>
              <w:rPr>
                <w:rFonts w:ascii="Book Antiqua" w:hAnsi="Book Antiqua"/>
                <w:b w:val="0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 w:val="0"/>
                <w:sz w:val="24"/>
                <w:szCs w:val="24"/>
                <w:lang w:val="en-US"/>
              </w:rPr>
              <w:t>C-reactive protein</w:t>
            </w:r>
          </w:p>
        </w:tc>
      </w:tr>
    </w:tbl>
    <w:p w:rsidR="005E691B" w:rsidRPr="009D72CA" w:rsidRDefault="005E691B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</w:p>
    <w:p w:rsidR="005E691B" w:rsidRPr="004708CE" w:rsidRDefault="005E691B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>Measuring of above mentioned parameters:</w:t>
      </w:r>
      <w:r w:rsidR="004708CE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Induction phase: week 0, 1, 2, 4, 8 and 12</w:t>
      </w:r>
      <w:r w:rsidR="004708CE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Maintenance phase: </w:t>
      </w:r>
      <w:r w:rsidR="004708CE" w:rsidRPr="009D72CA">
        <w:rPr>
          <w:rFonts w:ascii="Book Antiqua" w:hAnsi="Book Antiqua"/>
          <w:sz w:val="24"/>
          <w:szCs w:val="24"/>
          <w:lang w:val="en-US"/>
        </w:rPr>
        <w:t>E</w:t>
      </w:r>
      <w:r w:rsidRPr="009D72CA">
        <w:rPr>
          <w:rFonts w:ascii="Book Antiqua" w:hAnsi="Book Antiqua"/>
          <w:sz w:val="24"/>
          <w:szCs w:val="24"/>
          <w:lang w:val="en-US"/>
        </w:rPr>
        <w:t>ach 3</w:t>
      </w:r>
      <w:r w:rsidR="00984440" w:rsidRPr="009D72CA">
        <w:rPr>
          <w:rFonts w:ascii="Book Antiqua" w:hAnsi="Book Antiqua"/>
          <w:sz w:val="24"/>
          <w:szCs w:val="24"/>
          <w:lang w:val="en-US"/>
        </w:rPr>
        <w:t>-4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mo</w:t>
      </w:r>
      <w:r w:rsidR="004708CE">
        <w:rPr>
          <w:rFonts w:ascii="Book Antiqua" w:hAnsi="Book Antiqua" w:hint="eastAsia"/>
          <w:sz w:val="24"/>
          <w:szCs w:val="24"/>
          <w:lang w:val="en-US" w:eastAsia="zh-CN"/>
        </w:rPr>
        <w:t>.</w:t>
      </w:r>
      <w:r w:rsidRPr="009D72CA">
        <w:rPr>
          <w:rFonts w:ascii="Book Antiqua" w:hAnsi="Book Antiqua"/>
          <w:b/>
          <w:sz w:val="24"/>
          <w:szCs w:val="24"/>
          <w:lang w:val="en-US"/>
        </w:rPr>
        <w:br w:type="page"/>
      </w:r>
    </w:p>
    <w:p w:rsidR="008650F0" w:rsidRPr="009D72CA" w:rsidRDefault="005E691B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9D72CA">
        <w:rPr>
          <w:rFonts w:ascii="Book Antiqua" w:hAnsi="Book Antiqua"/>
          <w:b/>
          <w:sz w:val="24"/>
          <w:szCs w:val="24"/>
          <w:lang w:val="en-US"/>
        </w:rPr>
        <w:lastRenderedPageBreak/>
        <w:t>Table 2</w:t>
      </w:r>
      <w:r w:rsidR="00C84DBC" w:rsidRPr="009D72CA">
        <w:rPr>
          <w:rFonts w:ascii="Book Antiqua" w:hAnsi="Book Antiqua"/>
          <w:b/>
          <w:sz w:val="24"/>
          <w:szCs w:val="24"/>
          <w:lang w:val="en-US"/>
        </w:rPr>
        <w:t xml:space="preserve"> Interpretation of metabolite levels in patients with inflammatory bowel disease treated with </w:t>
      </w:r>
      <w:r w:rsidR="008E45E9" w:rsidRPr="009D72CA">
        <w:rPr>
          <w:rFonts w:ascii="Book Antiqua" w:hAnsi="Book Antiqua"/>
          <w:b/>
          <w:sz w:val="24"/>
          <w:szCs w:val="24"/>
          <w:lang w:val="en-US"/>
        </w:rPr>
        <w:t>azathioprine or mercaptopurine</w:t>
      </w:r>
    </w:p>
    <w:tbl>
      <w:tblPr>
        <w:tblStyle w:val="LightList-Accent5"/>
        <w:tblW w:w="9760" w:type="dxa"/>
        <w:tblInd w:w="-68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20" w:firstRow="1" w:lastRow="0" w:firstColumn="0" w:lastColumn="0" w:noHBand="0" w:noVBand="1"/>
      </w:tblPr>
      <w:tblGrid>
        <w:gridCol w:w="1351"/>
        <w:gridCol w:w="1333"/>
        <w:gridCol w:w="2372"/>
        <w:gridCol w:w="2123"/>
        <w:gridCol w:w="2581"/>
      </w:tblGrid>
      <w:tr w:rsidR="00022044" w:rsidRPr="009D72CA" w:rsidTr="009A1FE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35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6-TGN</w:t>
            </w:r>
          </w:p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(pmol/8</w:t>
            </w:r>
          </w:p>
          <w:p w:rsidR="00C84DBC" w:rsidRPr="009D72CA" w:rsidRDefault="009A1FE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014F">
              <w:rPr>
                <w:rFonts w:ascii="Book Antiqua" w:hAnsi="Book Antiqua" w:cs="Times New Roman"/>
                <w:color w:val="000000"/>
                <w:sz w:val="24"/>
                <w:szCs w:val="24"/>
              </w:rPr>
              <w:t>×</w:t>
            </w:r>
            <w:r w:rsidR="00C84DBC"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 xml:space="preserve"> 10</w:t>
            </w:r>
            <w:r w:rsidR="00C84DBC" w:rsidRPr="009D72CA">
              <w:rPr>
                <w:rFonts w:ascii="Book Antiqua" w:hAnsi="Book Antiqua"/>
                <w:color w:val="auto"/>
                <w:sz w:val="24"/>
                <w:szCs w:val="24"/>
                <w:vertAlign w:val="superscript"/>
                <w:lang w:val="en-US"/>
              </w:rPr>
              <w:t>8</w:t>
            </w:r>
            <w:r w:rsidR="00C84DBC"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 xml:space="preserve"> RBC)</w:t>
            </w:r>
          </w:p>
        </w:tc>
        <w:tc>
          <w:tcPr>
            <w:tcW w:w="133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6-MMP</w:t>
            </w:r>
          </w:p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(pmol/8</w:t>
            </w:r>
          </w:p>
          <w:p w:rsidR="00C84DBC" w:rsidRPr="009D72CA" w:rsidRDefault="009A1FE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014F">
              <w:rPr>
                <w:rFonts w:ascii="Book Antiqua" w:hAnsi="Book Antiqua" w:cs="Times New Roman"/>
                <w:color w:val="000000"/>
                <w:sz w:val="24"/>
                <w:szCs w:val="24"/>
              </w:rPr>
              <w:t>×</w:t>
            </w:r>
            <w:r w:rsidR="00C84DBC"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 xml:space="preserve"> 10</w:t>
            </w:r>
            <w:r w:rsidR="00C84DBC" w:rsidRPr="009D72CA">
              <w:rPr>
                <w:rFonts w:ascii="Book Antiqua" w:hAnsi="Book Antiqua"/>
                <w:color w:val="auto"/>
                <w:sz w:val="24"/>
                <w:szCs w:val="24"/>
                <w:vertAlign w:val="superscript"/>
                <w:lang w:val="en-US"/>
              </w:rPr>
              <w:t xml:space="preserve">8 </w:t>
            </w:r>
            <w:r w:rsidR="00C84DBC"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RBC)</w:t>
            </w:r>
          </w:p>
        </w:tc>
        <w:tc>
          <w:tcPr>
            <w:tcW w:w="2372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Non-response</w:t>
            </w:r>
          </w:p>
        </w:tc>
        <w:tc>
          <w:tcPr>
            <w:tcW w:w="2123" w:type="dxa"/>
            <w:shd w:val="clear" w:color="auto" w:fill="auto"/>
          </w:tcPr>
          <w:p w:rsidR="00C84DBC" w:rsidRPr="009D72CA" w:rsidRDefault="002420D3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Adverse event</w:t>
            </w:r>
          </w:p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(dose-dependent)</w:t>
            </w:r>
          </w:p>
        </w:tc>
        <w:tc>
          <w:tcPr>
            <w:tcW w:w="258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color w:val="auto"/>
                <w:sz w:val="24"/>
                <w:szCs w:val="24"/>
                <w:lang w:val="en-US"/>
              </w:rPr>
              <w:t>Recommendation</w:t>
            </w:r>
          </w:p>
        </w:tc>
      </w:tr>
      <w:tr w:rsidR="00022044" w:rsidRPr="009D72CA" w:rsidTr="009A1F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351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230</w:t>
            </w:r>
          </w:p>
        </w:tc>
        <w:tc>
          <w:tcPr>
            <w:tcW w:w="133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Non-compliance</w:t>
            </w:r>
          </w:p>
        </w:tc>
        <w:tc>
          <w:tcPr>
            <w:tcW w:w="212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Not expected</w:t>
            </w:r>
          </w:p>
        </w:tc>
        <w:tc>
          <w:tcPr>
            <w:tcW w:w="258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Gain compliance</w:t>
            </w:r>
          </w:p>
        </w:tc>
      </w:tr>
      <w:tr w:rsidR="00022044" w:rsidRPr="009D72CA" w:rsidTr="009A1FEC">
        <w:tc>
          <w:tcPr>
            <w:tcW w:w="135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230</w:t>
            </w:r>
          </w:p>
        </w:tc>
        <w:tc>
          <w:tcPr>
            <w:tcW w:w="133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shd w:val="clear" w:color="auto" w:fill="auto"/>
          </w:tcPr>
          <w:p w:rsidR="00C84DBC" w:rsidRPr="009D72CA" w:rsidRDefault="00F9344B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Non-compliance</w:t>
            </w:r>
            <w:r w:rsidR="009A1FEC">
              <w:rPr>
                <w:rFonts w:ascii="Book Antiqua" w:hAnsi="Book Antiqua"/>
                <w:sz w:val="24"/>
                <w:szCs w:val="24"/>
                <w:lang w:val="en-US"/>
              </w:rPr>
              <w:t>/</w:t>
            </w:r>
            <w:r w:rsidR="00C84DBC" w:rsidRPr="009D72CA">
              <w:rPr>
                <w:rFonts w:ascii="Book Antiqua" w:hAnsi="Book Antiqua"/>
                <w:sz w:val="24"/>
                <w:szCs w:val="24"/>
                <w:lang w:val="en-US"/>
              </w:rPr>
              <w:t>under dosing</w:t>
            </w:r>
          </w:p>
        </w:tc>
        <w:tc>
          <w:tcPr>
            <w:tcW w:w="212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Not expected</w:t>
            </w:r>
          </w:p>
        </w:tc>
        <w:tc>
          <w:tcPr>
            <w:tcW w:w="258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Gain compliance </w:t>
            </w:r>
            <w:r w:rsidR="009A1FEC">
              <w:rPr>
                <w:rFonts w:ascii="Book Antiqua" w:hAnsi="Book Antiqua"/>
                <w:sz w:val="24"/>
                <w:szCs w:val="24"/>
                <w:lang w:val="en-US"/>
              </w:rPr>
              <w:t>/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increase dose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1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</w:p>
        </w:tc>
      </w:tr>
      <w:tr w:rsidR="00022044" w:rsidRPr="009D72CA" w:rsidTr="009A1F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351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/>
                <w:sz w:val="24"/>
                <w:szCs w:val="24"/>
                <w:lang w:val="en-US"/>
              </w:rPr>
              <w:t>230-400</w:t>
            </w:r>
          </w:p>
        </w:tc>
        <w:tc>
          <w:tcPr>
            <w:tcW w:w="133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b/>
                <w:sz w:val="24"/>
                <w:szCs w:val="24"/>
                <w:lang w:val="en-US"/>
              </w:rPr>
              <w:t>&lt;</w:t>
            </w:r>
            <w:r w:rsidR="009A1FEC">
              <w:rPr>
                <w:rFonts w:ascii="Book Antiqua" w:hAnsi="Book Antiqua" w:hint="eastAsia"/>
                <w:b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b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Possible resistance </w:t>
            </w:r>
          </w:p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to thiopurine therapy</w:t>
            </w:r>
          </w:p>
        </w:tc>
        <w:tc>
          <w:tcPr>
            <w:tcW w:w="212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Not expected</w:t>
            </w:r>
          </w:p>
        </w:tc>
        <w:tc>
          <w:tcPr>
            <w:tcW w:w="258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Increase dose</w:t>
            </w:r>
            <w:r w:rsidR="006D0CE5"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1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 or change therapy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2</w:t>
            </w:r>
          </w:p>
        </w:tc>
      </w:tr>
      <w:tr w:rsidR="00022044" w:rsidRPr="009D72CA" w:rsidTr="009A1FEC">
        <w:tc>
          <w:tcPr>
            <w:tcW w:w="135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g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400</w:t>
            </w:r>
          </w:p>
        </w:tc>
        <w:tc>
          <w:tcPr>
            <w:tcW w:w="133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Therapy resistance</w:t>
            </w:r>
          </w:p>
        </w:tc>
        <w:tc>
          <w:tcPr>
            <w:tcW w:w="212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Myelotoxicity</w:t>
            </w:r>
          </w:p>
        </w:tc>
        <w:tc>
          <w:tcPr>
            <w:tcW w:w="258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Change therapy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2</w:t>
            </w:r>
          </w:p>
        </w:tc>
      </w:tr>
      <w:tr w:rsidR="00022044" w:rsidRPr="009D72CA" w:rsidTr="009A1F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351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230</w:t>
            </w:r>
          </w:p>
        </w:tc>
        <w:tc>
          <w:tcPr>
            <w:tcW w:w="133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gt;&g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Shunting</w:t>
            </w:r>
          </w:p>
        </w:tc>
        <w:tc>
          <w:tcPr>
            <w:tcW w:w="212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Myelotoxicity</w:t>
            </w:r>
          </w:p>
        </w:tc>
        <w:tc>
          <w:tcPr>
            <w:tcW w:w="258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C84DBC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Consider allopurinol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3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 or switch to TG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4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 </w:t>
            </w:r>
          </w:p>
        </w:tc>
      </w:tr>
      <w:tr w:rsidR="00022044" w:rsidRPr="009D72CA" w:rsidTr="009A1FEC">
        <w:tc>
          <w:tcPr>
            <w:tcW w:w="1351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l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230</w:t>
            </w:r>
          </w:p>
        </w:tc>
        <w:tc>
          <w:tcPr>
            <w:tcW w:w="133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g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Shunting</w:t>
            </w:r>
          </w:p>
        </w:tc>
        <w:tc>
          <w:tcPr>
            <w:tcW w:w="2123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Hepatotoxicity</w:t>
            </w:r>
          </w:p>
        </w:tc>
        <w:tc>
          <w:tcPr>
            <w:tcW w:w="2581" w:type="dxa"/>
            <w:shd w:val="clear" w:color="auto" w:fill="auto"/>
          </w:tcPr>
          <w:p w:rsidR="00C84DBC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Consider allopurinol</w:t>
            </w:r>
            <w:r w:rsidR="00A82D53" w:rsidRPr="009D72CA">
              <w:rPr>
                <w:rFonts w:ascii="Book Antiqua" w:hAnsi="Book Antiqua"/>
                <w:sz w:val="24"/>
                <w:szCs w:val="24"/>
                <w:lang w:val="en-US"/>
              </w:rPr>
              <w:t>, 5-ASA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 or switch to TG</w:t>
            </w:r>
          </w:p>
        </w:tc>
      </w:tr>
      <w:tr w:rsidR="00022044" w:rsidRPr="009D72CA" w:rsidTr="009A1FE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351" w:type="dxa"/>
            <w:tcBorders>
              <w:top w:val="none" w:sz="0" w:space="0" w:color="auto"/>
              <w:left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230-400</w:t>
            </w:r>
          </w:p>
        </w:tc>
        <w:tc>
          <w:tcPr>
            <w:tcW w:w="133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gt;</w:t>
            </w:r>
            <w:r w:rsidR="009A1FEC"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 xml:space="preserve">Possible resistance </w:t>
            </w:r>
          </w:p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to thiopurine therapy</w:t>
            </w:r>
          </w:p>
        </w:tc>
        <w:tc>
          <w:tcPr>
            <w:tcW w:w="2123" w:type="dxa"/>
            <w:tcBorders>
              <w:top w:val="none" w:sz="0" w:space="0" w:color="auto"/>
              <w:bottom w:val="none" w:sz="0" w:space="0" w:color="auto"/>
            </w:tcBorders>
            <w:shd w:val="clear" w:color="auto" w:fill="auto"/>
          </w:tcPr>
          <w:p w:rsidR="00C84DBC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Hepatotoxicity</w:t>
            </w:r>
          </w:p>
        </w:tc>
        <w:tc>
          <w:tcPr>
            <w:tcW w:w="2581" w:type="dxa"/>
            <w:tcBorders>
              <w:top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</w:tcPr>
          <w:p w:rsidR="00C84DBC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Consider allopurinol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3</w:t>
            </w:r>
            <w:r w:rsidR="00A82D53"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 xml:space="preserve"> </w:t>
            </w:r>
            <w:r w:rsidR="00A82D53" w:rsidRPr="009D72CA">
              <w:rPr>
                <w:rFonts w:ascii="Book Antiqua" w:hAnsi="Book Antiqua"/>
                <w:sz w:val="24"/>
                <w:szCs w:val="24"/>
                <w:lang w:val="en-US"/>
              </w:rPr>
              <w:t>or 5-ASA</w:t>
            </w:r>
          </w:p>
        </w:tc>
      </w:tr>
      <w:tr w:rsidR="00022044" w:rsidRPr="009D72CA" w:rsidTr="009A1FEC">
        <w:tc>
          <w:tcPr>
            <w:tcW w:w="1351" w:type="dxa"/>
            <w:shd w:val="clear" w:color="auto" w:fill="auto"/>
          </w:tcPr>
          <w:p w:rsidR="00C84DBC" w:rsidRPr="009D72CA" w:rsidRDefault="009A1FE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gt;</w:t>
            </w:r>
            <w:r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="00C84DBC" w:rsidRPr="009D72CA">
              <w:rPr>
                <w:rFonts w:ascii="Book Antiqua" w:hAnsi="Book Antiqua"/>
                <w:sz w:val="24"/>
                <w:szCs w:val="24"/>
                <w:lang w:val="en-US"/>
              </w:rPr>
              <w:t>400</w:t>
            </w:r>
          </w:p>
        </w:tc>
        <w:tc>
          <w:tcPr>
            <w:tcW w:w="1333" w:type="dxa"/>
            <w:shd w:val="clear" w:color="auto" w:fill="auto"/>
          </w:tcPr>
          <w:p w:rsidR="00C84DBC" w:rsidRPr="009D72CA" w:rsidRDefault="009A1FE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&gt;</w:t>
            </w:r>
            <w:r>
              <w:rPr>
                <w:rFonts w:ascii="Book Antiqua" w:hAnsi="Book Antiqua" w:hint="eastAsia"/>
                <w:sz w:val="24"/>
                <w:szCs w:val="24"/>
                <w:lang w:val="en-US" w:eastAsia="zh-CN"/>
              </w:rPr>
              <w:t xml:space="preserve"> </w:t>
            </w:r>
            <w:r w:rsidR="00C84DBC" w:rsidRPr="009D72CA">
              <w:rPr>
                <w:rFonts w:ascii="Book Antiqua" w:hAnsi="Book Antiqua"/>
                <w:sz w:val="24"/>
                <w:szCs w:val="24"/>
                <w:lang w:val="en-US"/>
              </w:rPr>
              <w:t>5700</w:t>
            </w:r>
          </w:p>
        </w:tc>
        <w:tc>
          <w:tcPr>
            <w:tcW w:w="2372" w:type="dxa"/>
            <w:shd w:val="clear" w:color="auto" w:fill="auto"/>
          </w:tcPr>
          <w:p w:rsidR="00C84DBC" w:rsidRPr="009D72CA" w:rsidRDefault="00C84DBC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Therapy resistance</w:t>
            </w:r>
          </w:p>
        </w:tc>
        <w:tc>
          <w:tcPr>
            <w:tcW w:w="2123" w:type="dxa"/>
            <w:shd w:val="clear" w:color="auto" w:fill="auto"/>
          </w:tcPr>
          <w:p w:rsidR="00C84DBC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Hepatotoxicity</w:t>
            </w:r>
          </w:p>
          <w:p w:rsidR="00B020E2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Myelotoxicity</w:t>
            </w:r>
          </w:p>
        </w:tc>
        <w:tc>
          <w:tcPr>
            <w:tcW w:w="2581" w:type="dxa"/>
            <w:shd w:val="clear" w:color="auto" w:fill="auto"/>
          </w:tcPr>
          <w:p w:rsidR="00C84DBC" w:rsidRPr="009D72CA" w:rsidRDefault="00B020E2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Change therapy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2</w:t>
            </w:r>
          </w:p>
          <w:p w:rsidR="00BA2EC0" w:rsidRPr="009D72CA" w:rsidRDefault="00BA2EC0" w:rsidP="00022044">
            <w:pPr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9D72CA">
              <w:rPr>
                <w:rFonts w:ascii="Book Antiqua" w:hAnsi="Book Antiqua"/>
                <w:sz w:val="24"/>
                <w:szCs w:val="24"/>
                <w:lang w:val="en-US"/>
              </w:rPr>
              <w:t>Decrease dose</w:t>
            </w:r>
            <w:r w:rsidRPr="009D72CA">
              <w:rPr>
                <w:rFonts w:ascii="Book Antiqua" w:hAnsi="Book Antiqua"/>
                <w:sz w:val="24"/>
                <w:szCs w:val="24"/>
                <w:vertAlign w:val="superscript"/>
                <w:lang w:val="en-US"/>
              </w:rPr>
              <w:t>5</w:t>
            </w:r>
          </w:p>
        </w:tc>
      </w:tr>
    </w:tbl>
    <w:p w:rsidR="00793492" w:rsidRPr="009D72CA" w:rsidRDefault="006D0CE5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sz w:val="24"/>
          <w:szCs w:val="24"/>
          <w:lang w:val="en-US"/>
        </w:rPr>
        <w:t xml:space="preserve">Therapeutic target of therapy: 6-TGN: 230-400 pmol/8 </w:t>
      </w:r>
      <w:r w:rsidR="009A1FEC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10</w:t>
      </w:r>
      <w:r w:rsidRPr="009D72CA">
        <w:rPr>
          <w:rFonts w:ascii="Book Antiqua" w:hAnsi="Book Antiqua"/>
          <w:sz w:val="24"/>
          <w:szCs w:val="24"/>
          <w:vertAlign w:val="superscript"/>
          <w:lang w:val="en-US"/>
        </w:rPr>
        <w:t>8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RBC; 6-MMP: &lt;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5700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pmol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/8 </w:t>
      </w:r>
      <w:r w:rsidR="009A1FEC" w:rsidRPr="009D014F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10</w:t>
      </w:r>
      <w:r w:rsidRPr="009D72CA">
        <w:rPr>
          <w:rFonts w:ascii="Book Antiqua" w:hAnsi="Book Antiqua"/>
          <w:sz w:val="24"/>
          <w:szCs w:val="24"/>
          <w:vertAlign w:val="superscript"/>
          <w:lang w:val="en-US"/>
        </w:rPr>
        <w:t>8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RBC</w:t>
      </w:r>
      <w:r w:rsidR="00185A60">
        <w:rPr>
          <w:rFonts w:ascii="Book Antiqua" w:hAnsi="Book Antiqua" w:hint="eastAsia"/>
          <w:sz w:val="24"/>
          <w:szCs w:val="24"/>
          <w:lang w:val="en-US" w:eastAsia="zh-CN"/>
        </w:rPr>
        <w:t xml:space="preserve">. </w:t>
      </w:r>
      <w:r w:rsidRPr="009D72CA">
        <w:rPr>
          <w:rFonts w:ascii="Book Antiqua" w:hAnsi="Book Antiqua"/>
          <w:sz w:val="24"/>
          <w:szCs w:val="24"/>
          <w:vertAlign w:val="superscript"/>
          <w:lang w:val="en-US"/>
        </w:rPr>
        <w:t>1</w:t>
      </w:r>
      <w:r w:rsidRPr="009D72CA">
        <w:rPr>
          <w:rFonts w:ascii="Book Antiqua" w:hAnsi="Book Antiqua"/>
          <w:sz w:val="24"/>
          <w:szCs w:val="24"/>
          <w:lang w:val="en-US"/>
        </w:rPr>
        <w:t>AZA:</w:t>
      </w:r>
      <w:r w:rsidR="009A1FEC" w:rsidRPr="009D72CA">
        <w:rPr>
          <w:rFonts w:ascii="Book Antiqua" w:hAnsi="Book Antiqua"/>
          <w:sz w:val="24"/>
          <w:szCs w:val="24"/>
          <w:lang w:val="en-US"/>
        </w:rPr>
        <w:t xml:space="preserve"> I</w:t>
      </w:r>
      <w:r w:rsidRPr="009D72CA">
        <w:rPr>
          <w:rFonts w:ascii="Book Antiqua" w:hAnsi="Book Antiqua"/>
          <w:sz w:val="24"/>
          <w:szCs w:val="24"/>
          <w:lang w:val="en-US"/>
        </w:rPr>
        <w:t>ncrease with 50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mg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, MP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I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ncrease with 25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 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mg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Pr="009D72CA">
        <w:rPr>
          <w:rFonts w:ascii="Book Antiqua" w:hAnsi="Book Antiqua"/>
          <w:sz w:val="24"/>
          <w:szCs w:val="24"/>
          <w:vertAlign w:val="superscript"/>
          <w:lang w:val="en-US"/>
        </w:rPr>
        <w:t>2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In case of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refractoriness, consider switch of therapy to non-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therapy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Pr="009D72CA">
        <w:rPr>
          <w:rFonts w:ascii="Book Antiqua" w:hAnsi="Book Antiqua"/>
          <w:sz w:val="24"/>
          <w:szCs w:val="24"/>
          <w:vertAlign w:val="superscript"/>
          <w:lang w:val="en-US"/>
        </w:rPr>
        <w:t>3</w:t>
      </w:r>
      <w:r w:rsidRPr="009D72CA">
        <w:rPr>
          <w:rFonts w:ascii="Book Antiqua" w:hAnsi="Book Antiqua"/>
          <w:sz w:val="24"/>
          <w:szCs w:val="24"/>
          <w:lang w:val="en-US"/>
        </w:rPr>
        <w:t>Allopurinol co-treatment with 100</w:t>
      </w:r>
      <w:r w:rsidR="002D59D7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mg daily requires dose-adjustment of thiopurine therapy to approximately 25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%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-</w:t>
      </w:r>
      <w:r w:rsidRPr="009D72CA">
        <w:rPr>
          <w:rFonts w:ascii="Book Antiqua" w:hAnsi="Book Antiqua"/>
          <w:sz w:val="24"/>
          <w:szCs w:val="24"/>
          <w:lang w:val="en-US"/>
        </w:rPr>
        <w:t>33% of original daily dose</w:t>
      </w:r>
      <w:r w:rsidR="009A1FEC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9jYWlyPC9BdXRob3I+PFllYXI+MTk5MzwvWWVhcj48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</w:fldData>
        </w:fldChar>
      </w:r>
      <w:r w:rsidR="009A1FEC" w:rsidRPr="009D72CA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9A1FEC" w:rsidRPr="009D72CA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aG9jYWlyPC9BdXRob3I+PFllYXI+MTk5MzwvWWVhcj48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</w:fldData>
        </w:fldChar>
      </w:r>
      <w:r w:rsidR="009A1FEC" w:rsidRPr="009D72CA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9A1FEC" w:rsidRPr="009D72CA">
        <w:rPr>
          <w:rFonts w:ascii="Book Antiqua" w:hAnsi="Book Antiqua"/>
          <w:sz w:val="24"/>
          <w:szCs w:val="24"/>
          <w:lang w:val="en-US"/>
        </w:rPr>
      </w:r>
      <w:r w:rsidR="009A1FEC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9A1FEC" w:rsidRPr="009D72CA">
        <w:rPr>
          <w:rFonts w:ascii="Book Antiqua" w:hAnsi="Book Antiqua"/>
          <w:sz w:val="24"/>
          <w:szCs w:val="24"/>
          <w:lang w:val="en-US"/>
        </w:rPr>
      </w:r>
      <w:r w:rsidR="009A1FEC" w:rsidRPr="009D72CA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A1FEC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38,</w:t>
      </w:r>
      <w:r w:rsidR="009A1FEC"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60]</w:t>
      </w:r>
      <w:r w:rsidR="009A1FEC" w:rsidRPr="009D72CA">
        <w:rPr>
          <w:rFonts w:ascii="Book Antiqua" w:hAnsi="Book Antiqua"/>
          <w:sz w:val="24"/>
          <w:szCs w:val="24"/>
          <w:lang w:val="en-US"/>
        </w:rPr>
        <w:fldChar w:fldCharType="end"/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Pr="009D72CA">
        <w:rPr>
          <w:rFonts w:ascii="Book Antiqua" w:hAnsi="Book Antiqua"/>
          <w:sz w:val="24"/>
          <w:szCs w:val="24"/>
          <w:vertAlign w:val="superscript"/>
          <w:lang w:val="en-US"/>
        </w:rPr>
        <w:t>4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Treatment with </w:t>
      </w:r>
      <w:proofErr w:type="spellStart"/>
      <w:r w:rsidR="008E45E9" w:rsidRPr="009D72CA">
        <w:rPr>
          <w:rFonts w:ascii="Book Antiqua" w:hAnsi="Book Antiqua"/>
          <w:sz w:val="24"/>
          <w:szCs w:val="24"/>
          <w:lang w:val="en-US"/>
        </w:rPr>
        <w:t>thioguanine</w:t>
      </w:r>
      <w:proofErr w:type="spellEnd"/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in low dose (</w:t>
      </w:r>
      <w:r w:rsidR="008E45E9" w:rsidRPr="009A1FEC">
        <w:rPr>
          <w:rFonts w:ascii="Book Antiqua" w:hAnsi="Book Antiqua"/>
          <w:i/>
          <w:sz w:val="24"/>
          <w:szCs w:val="24"/>
          <w:lang w:val="en-US"/>
        </w:rPr>
        <w:t>i.e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.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,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0.3 mg/kg) bypasses the formation of 6-MMP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="00BA2EC0" w:rsidRPr="009D72CA">
        <w:rPr>
          <w:rFonts w:ascii="Book Antiqua" w:hAnsi="Book Antiqua"/>
          <w:sz w:val="24"/>
          <w:szCs w:val="24"/>
          <w:vertAlign w:val="superscript"/>
          <w:lang w:val="en-US"/>
        </w:rPr>
        <w:t>5</w:t>
      </w:r>
      <w:r w:rsidR="00BA2EC0" w:rsidRPr="009D72CA">
        <w:rPr>
          <w:rFonts w:ascii="Book Antiqua" w:hAnsi="Book Antiqua"/>
          <w:sz w:val="24"/>
          <w:szCs w:val="24"/>
          <w:lang w:val="en-US"/>
        </w:rPr>
        <w:t>In case of adverse events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.</w:t>
      </w:r>
      <w:r w:rsidR="00BA2EC0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6-TGN: 6-thioguanine nucleotides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6-MMP: 6-methylmercaptopurine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RBC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R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ed blood cells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&lt;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L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ower than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&lt;&lt;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M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uch lower than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r w:rsidR="008E45E9" w:rsidRPr="009D72CA">
        <w:rPr>
          <w:rFonts w:ascii="Book Antiqua" w:hAnsi="Book Antiqua"/>
          <w:sz w:val="24"/>
          <w:szCs w:val="24"/>
          <w:lang w:val="en-US"/>
        </w:rPr>
        <w:lastRenderedPageBreak/>
        <w:t xml:space="preserve">&gt;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H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igher than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&gt;&gt;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M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uch higher than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 xml:space="preserve">; 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AZA: </w:t>
      </w:r>
      <w:r w:rsidR="009A1FEC" w:rsidRPr="009D72CA">
        <w:rPr>
          <w:rFonts w:ascii="Book Antiqua" w:hAnsi="Book Antiqua"/>
          <w:sz w:val="24"/>
          <w:szCs w:val="24"/>
          <w:lang w:val="en-US"/>
        </w:rPr>
        <w:t>A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zathioprine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MP: </w:t>
      </w:r>
      <w:proofErr w:type="spellStart"/>
      <w:r w:rsidR="009A1FEC" w:rsidRPr="009D72CA">
        <w:rPr>
          <w:rFonts w:ascii="Book Antiqua" w:hAnsi="Book Antiqua"/>
          <w:sz w:val="24"/>
          <w:szCs w:val="24"/>
          <w:lang w:val="en-US"/>
        </w:rPr>
        <w:t>M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ercaptopurine</w:t>
      </w:r>
      <w:proofErr w:type="spellEnd"/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8E45E9" w:rsidRPr="009D72CA">
        <w:rPr>
          <w:rFonts w:ascii="Book Antiqua" w:hAnsi="Book Antiqua"/>
          <w:sz w:val="24"/>
          <w:szCs w:val="24"/>
          <w:lang w:val="en-US"/>
        </w:rPr>
        <w:t xml:space="preserve"> TG: </w:t>
      </w:r>
      <w:proofErr w:type="spellStart"/>
      <w:r w:rsidR="009A1FEC" w:rsidRPr="009D72CA">
        <w:rPr>
          <w:rFonts w:ascii="Book Antiqua" w:hAnsi="Book Antiqua"/>
          <w:sz w:val="24"/>
          <w:szCs w:val="24"/>
          <w:lang w:val="en-US"/>
        </w:rPr>
        <w:t>T</w:t>
      </w:r>
      <w:r w:rsidR="008E45E9" w:rsidRPr="009D72CA">
        <w:rPr>
          <w:rFonts w:ascii="Book Antiqua" w:hAnsi="Book Antiqua"/>
          <w:sz w:val="24"/>
          <w:szCs w:val="24"/>
          <w:lang w:val="en-US"/>
        </w:rPr>
        <w:t>hioguanine</w:t>
      </w:r>
      <w:proofErr w:type="spellEnd"/>
      <w:r w:rsidR="009A1FEC">
        <w:rPr>
          <w:rFonts w:ascii="Book Antiqua" w:hAnsi="Book Antiqua" w:hint="eastAsia"/>
          <w:sz w:val="24"/>
          <w:szCs w:val="24"/>
          <w:lang w:val="en-US" w:eastAsia="zh-CN"/>
        </w:rPr>
        <w:t>;</w:t>
      </w:r>
      <w:r w:rsidR="00A82D53" w:rsidRPr="009D72CA">
        <w:rPr>
          <w:rFonts w:ascii="Book Antiqua" w:hAnsi="Book Antiqua"/>
          <w:sz w:val="24"/>
          <w:szCs w:val="24"/>
          <w:lang w:val="en-US"/>
        </w:rPr>
        <w:t xml:space="preserve"> 5-ASA: 5-aminosalicyc acid (</w:t>
      </w:r>
      <w:proofErr w:type="spellStart"/>
      <w:r w:rsidR="00A82D53" w:rsidRPr="009D72CA">
        <w:rPr>
          <w:rFonts w:ascii="Book Antiqua" w:hAnsi="Book Antiqua"/>
          <w:sz w:val="24"/>
          <w:szCs w:val="24"/>
          <w:lang w:val="en-US"/>
        </w:rPr>
        <w:t>mesalazine</w:t>
      </w:r>
      <w:proofErr w:type="spellEnd"/>
      <w:r w:rsidR="00A82D53" w:rsidRPr="009D72CA">
        <w:rPr>
          <w:rFonts w:ascii="Book Antiqua" w:hAnsi="Book Antiqua"/>
          <w:sz w:val="24"/>
          <w:szCs w:val="24"/>
          <w:lang w:val="en-US"/>
        </w:rPr>
        <w:t>)</w:t>
      </w:r>
      <w:r w:rsidR="009A1FEC">
        <w:rPr>
          <w:rFonts w:ascii="Book Antiqua" w:hAnsi="Book Antiqua" w:hint="eastAsia"/>
          <w:sz w:val="24"/>
          <w:szCs w:val="24"/>
          <w:lang w:val="en-US" w:eastAsia="zh-CN"/>
        </w:rPr>
        <w:t>.</w:t>
      </w:r>
    </w:p>
    <w:p w:rsidR="00793492" w:rsidRPr="009D72CA" w:rsidRDefault="00793492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/>
        </w:rPr>
      </w:pPr>
      <w:r w:rsidRPr="009D72CA">
        <w:rPr>
          <w:rFonts w:ascii="Book Antiqua" w:hAnsi="Book Antiqua"/>
          <w:sz w:val="24"/>
          <w:szCs w:val="24"/>
          <w:lang w:val="en-US"/>
        </w:rPr>
        <w:br w:type="page"/>
      </w:r>
    </w:p>
    <w:p w:rsidR="00E944C5" w:rsidRDefault="00E944C5" w:rsidP="00022044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 w:eastAsia="zh-CN"/>
        </w:rPr>
      </w:pPr>
    </w:p>
    <w:p w:rsidR="008E45E9" w:rsidRDefault="00E256B7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  <w:r w:rsidRPr="009D72CA">
        <w:rPr>
          <w:rFonts w:ascii="Book Antiqua" w:hAnsi="Book Antiqua"/>
          <w:noProof/>
          <w:sz w:val="24"/>
          <w:szCs w:val="24"/>
          <w:lang w:val="en-US"/>
        </w:rPr>
        <w:drawing>
          <wp:inline distT="0" distB="0" distL="0" distR="0" wp14:anchorId="4A59B962" wp14:editId="6F29C7CE">
            <wp:extent cx="5287618" cy="3726745"/>
            <wp:effectExtent l="0" t="0" r="8890" b="7620"/>
            <wp:docPr id="2" name="Afbeelding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 copy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1269" cy="3729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44C5" w:rsidRPr="00E944C5" w:rsidRDefault="00E944C5" w:rsidP="00E944C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E944C5">
        <w:rPr>
          <w:rFonts w:ascii="Book Antiqua" w:hAnsi="Book Antiqua"/>
          <w:b/>
          <w:sz w:val="24"/>
          <w:szCs w:val="24"/>
          <w:lang w:val="en-US"/>
        </w:rPr>
        <w:t xml:space="preserve">Figure 1 Simplified scheme of </w:t>
      </w:r>
      <w:proofErr w:type="spellStart"/>
      <w:r w:rsidRPr="00E944C5">
        <w:rPr>
          <w:rFonts w:ascii="Book Antiqua" w:hAnsi="Book Antiqua"/>
          <w:b/>
          <w:sz w:val="24"/>
          <w:szCs w:val="24"/>
          <w:lang w:val="en-US"/>
        </w:rPr>
        <w:t>thiopurine</w:t>
      </w:r>
      <w:proofErr w:type="spellEnd"/>
      <w:r w:rsidRPr="00E944C5">
        <w:rPr>
          <w:rFonts w:ascii="Book Antiqua" w:hAnsi="Book Antiqua"/>
          <w:b/>
          <w:sz w:val="24"/>
          <w:szCs w:val="24"/>
          <w:lang w:val="en-US"/>
        </w:rPr>
        <w:t xml:space="preserve"> metabolism.</w:t>
      </w:r>
      <w:r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Azathioprine is converted to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mercapt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by the enzyme glutathione S-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ransferas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(GST), by separating the imidazole-group. 6-Mercaptopurine is enzymatically converted into 6-methylmercaptopurine (6-MMP) by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>-S-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methyltransferas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(TPMT) and into 6-thiouracic acid (6-TUA) by xanthine oxidase (XO). The remaining portion of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mercaptopur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is converted into the biochemically active end-metabolites 6-thioguaninenucleotides (6-TGN, consisting of 6-thioguanine monophosphate, 6-thioguanine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diphosphat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and 6-thioguanine triphosphate) by a pathway of hypoxanthine-guanine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phosphoribosyl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ransferas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(HGPRT),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inos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monophosphate dehydrogenase (IMPDH) and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guanos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monophosphate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synthetas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(GMPS).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guan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is metabolized by TPMT into 6-methylthioguanine (6-MTG) and into 6-TUA by guanine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deaminas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(GD) and XO. The remaining portion of </w:t>
      </w:r>
      <w:proofErr w:type="spellStart"/>
      <w:r w:rsidRPr="009D72CA">
        <w:rPr>
          <w:rFonts w:ascii="Book Antiqua" w:hAnsi="Book Antiqua"/>
          <w:sz w:val="24"/>
          <w:szCs w:val="24"/>
          <w:lang w:val="en-US"/>
        </w:rPr>
        <w:t>thioguanine</w:t>
      </w:r>
      <w:proofErr w:type="spellEnd"/>
      <w:r w:rsidRPr="009D72CA">
        <w:rPr>
          <w:rFonts w:ascii="Book Antiqua" w:hAnsi="Book Antiqua"/>
          <w:sz w:val="24"/>
          <w:szCs w:val="24"/>
          <w:lang w:val="en-US"/>
        </w:rPr>
        <w:t xml:space="preserve"> is directly converted into 6-TGN by HGPRT.</w:t>
      </w:r>
      <w:r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>Squared abbreviations display enzymatic conversions.</w:t>
      </w:r>
      <w:r>
        <w:rPr>
          <w:rFonts w:ascii="Book Antiqua" w:hAnsi="Book Antiqua" w:hint="eastAsia"/>
          <w:b/>
          <w:sz w:val="24"/>
          <w:szCs w:val="24"/>
          <w:lang w:val="en-US" w:eastAsia="zh-CN"/>
        </w:rPr>
        <w:t xml:space="preserve"> 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Adapted from </w:t>
      </w:r>
      <w:r w:rsidRPr="00E944C5">
        <w:rPr>
          <w:rFonts w:ascii="Book Antiqua" w:hAnsi="Book Antiqua"/>
          <w:sz w:val="24"/>
          <w:szCs w:val="24"/>
          <w:lang w:val="en-US"/>
        </w:rPr>
        <w:t xml:space="preserve">van </w:t>
      </w:r>
      <w:proofErr w:type="spellStart"/>
      <w:r w:rsidRPr="00E944C5">
        <w:rPr>
          <w:rFonts w:ascii="Book Antiqua" w:hAnsi="Book Antiqua"/>
          <w:sz w:val="24"/>
          <w:szCs w:val="24"/>
          <w:lang w:val="en-US"/>
        </w:rPr>
        <w:t>Asseldonk</w:t>
      </w:r>
      <w:proofErr w:type="spellEnd"/>
      <w:r w:rsidRPr="009D72CA">
        <w:rPr>
          <w:rFonts w:ascii="Book Antiqua" w:hAnsi="Book Antiqua"/>
          <w:i/>
          <w:sz w:val="24"/>
          <w:szCs w:val="24"/>
          <w:lang w:val="en-US"/>
        </w:rPr>
        <w:t xml:space="preserve"> et </w:t>
      </w:r>
      <w:proofErr w:type="gramStart"/>
      <w:r w:rsidRPr="009D72CA">
        <w:rPr>
          <w:rFonts w:ascii="Book Antiqua" w:hAnsi="Book Antiqua"/>
          <w:i/>
          <w:sz w:val="24"/>
          <w:szCs w:val="24"/>
          <w:lang w:val="en-US"/>
        </w:rPr>
        <w:t>al</w:t>
      </w:r>
      <w:r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proofErr w:type="gramEnd"/>
      <w:r w:rsidRPr="009D72CA">
        <w:rPr>
          <w:rFonts w:ascii="Book Antiqua" w:hAnsi="Book Antiqua"/>
          <w:noProof/>
          <w:sz w:val="24"/>
          <w:szCs w:val="24"/>
          <w:vertAlign w:val="superscript"/>
          <w:lang w:val="en-US"/>
        </w:rPr>
        <w:t>5]</w:t>
      </w:r>
      <w:r w:rsidRPr="009D72CA">
        <w:rPr>
          <w:rFonts w:ascii="Book Antiqua" w:hAnsi="Book Antiqua"/>
          <w:i/>
          <w:sz w:val="24"/>
          <w:szCs w:val="24"/>
          <w:lang w:val="en-US"/>
        </w:rPr>
        <w:t>.</w:t>
      </w:r>
      <w:r w:rsidRPr="009D72CA">
        <w:rPr>
          <w:rFonts w:ascii="Book Antiqua" w:hAnsi="Book Antiqua"/>
          <w:sz w:val="24"/>
          <w:szCs w:val="24"/>
          <w:lang w:val="en-US"/>
        </w:rPr>
        <w:t xml:space="preserve"> </w:t>
      </w:r>
    </w:p>
    <w:p w:rsidR="00E944C5" w:rsidRPr="00E944C5" w:rsidRDefault="00E944C5" w:rsidP="00022044">
      <w:pPr>
        <w:spacing w:after="0" w:line="360" w:lineRule="auto"/>
        <w:jc w:val="both"/>
        <w:rPr>
          <w:rFonts w:ascii="Book Antiqua" w:hAnsi="Book Antiqua"/>
          <w:sz w:val="24"/>
          <w:szCs w:val="24"/>
          <w:lang w:val="en-US" w:eastAsia="zh-CN"/>
        </w:rPr>
      </w:pPr>
    </w:p>
    <w:sectPr w:rsidR="00E944C5" w:rsidRPr="00E944C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p2v25atts92neeewu5292bzfvrvxpvfzxz&quot;&gt;References&lt;record-ids&gt;&lt;item&gt;7&lt;/item&gt;&lt;item&gt;8&lt;/item&gt;&lt;item&gt;9&lt;/item&gt;&lt;item&gt;10&lt;/item&gt;&lt;item&gt;15&lt;/item&gt;&lt;item&gt;16&lt;/item&gt;&lt;item&gt;17&lt;/item&gt;&lt;item&gt;21&lt;/item&gt;&lt;item&gt;23&lt;/item&gt;&lt;item&gt;24&lt;/item&gt;&lt;item&gt;25&lt;/item&gt;&lt;item&gt;26&lt;/item&gt;&lt;item&gt;33&lt;/item&gt;&lt;item&gt;37&lt;/item&gt;&lt;item&gt;41&lt;/item&gt;&lt;item&gt;42&lt;/item&gt;&lt;item&gt;43&lt;/item&gt;&lt;item&gt;45&lt;/item&gt;&lt;item&gt;48&lt;/item&gt;&lt;item&gt;49&lt;/item&gt;&lt;item&gt;58&lt;/item&gt;&lt;item&gt;62&lt;/item&gt;&lt;item&gt;63&lt;/item&gt;&lt;item&gt;65&lt;/item&gt;&lt;item&gt;71&lt;/item&gt;&lt;item&gt;74&lt;/item&gt;&lt;item&gt;79&lt;/item&gt;&lt;item&gt;80&lt;/item&gt;&lt;item&gt;83&lt;/item&gt;&lt;item&gt;101&lt;/item&gt;&lt;item&gt;102&lt;/item&gt;&lt;item&gt;106&lt;/item&gt;&lt;item&gt;109&lt;/item&gt;&lt;item&gt;112&lt;/item&gt;&lt;item&gt;113&lt;/item&gt;&lt;item&gt;114&lt;/item&gt;&lt;item&gt;115&lt;/item&gt;&lt;item&gt;117&lt;/item&gt;&lt;item&gt;119&lt;/item&gt;&lt;item&gt;122&lt;/item&gt;&lt;item&gt;123&lt;/item&gt;&lt;item&gt;124&lt;/item&gt;&lt;item&gt;125&lt;/item&gt;&lt;item&gt;127&lt;/item&gt;&lt;item&gt;128&lt;/item&gt;&lt;item&gt;129&lt;/item&gt;&lt;item&gt;147&lt;/item&gt;&lt;item&gt;152&lt;/item&gt;&lt;item&gt;158&lt;/item&gt;&lt;item&gt;160&lt;/item&gt;&lt;item&gt;161&lt;/item&gt;&lt;item&gt;162&lt;/item&gt;&lt;item&gt;163&lt;/item&gt;&lt;item&gt;164&lt;/item&gt;&lt;item&gt;165&lt;/item&gt;&lt;item&gt;170&lt;/item&gt;&lt;item&gt;171&lt;/item&gt;&lt;item&gt;172&lt;/item&gt;&lt;item&gt;174&lt;/item&gt;&lt;item&gt;175&lt;/item&gt;&lt;/record-ids&gt;&lt;/item&gt;&lt;/Libraries&gt;"/>
  </w:docVars>
  <w:rsids>
    <w:rsidRoot w:val="00AC4D94"/>
    <w:rsid w:val="00022044"/>
    <w:rsid w:val="00023205"/>
    <w:rsid w:val="000242C3"/>
    <w:rsid w:val="000310F2"/>
    <w:rsid w:val="00032660"/>
    <w:rsid w:val="000425F5"/>
    <w:rsid w:val="00045AD7"/>
    <w:rsid w:val="000469BE"/>
    <w:rsid w:val="00064A6B"/>
    <w:rsid w:val="0008133F"/>
    <w:rsid w:val="000B7EBD"/>
    <w:rsid w:val="000C4B1E"/>
    <w:rsid w:val="000D0B0A"/>
    <w:rsid w:val="000E23BE"/>
    <w:rsid w:val="00121B6C"/>
    <w:rsid w:val="00140802"/>
    <w:rsid w:val="00141BCA"/>
    <w:rsid w:val="00142B2A"/>
    <w:rsid w:val="00147C42"/>
    <w:rsid w:val="0016153F"/>
    <w:rsid w:val="00165829"/>
    <w:rsid w:val="00177B4B"/>
    <w:rsid w:val="00185A60"/>
    <w:rsid w:val="0019444F"/>
    <w:rsid w:val="001948BF"/>
    <w:rsid w:val="001A29A0"/>
    <w:rsid w:val="001E22CF"/>
    <w:rsid w:val="001F74DA"/>
    <w:rsid w:val="002420D3"/>
    <w:rsid w:val="00254348"/>
    <w:rsid w:val="00260C53"/>
    <w:rsid w:val="00261AA4"/>
    <w:rsid w:val="00263533"/>
    <w:rsid w:val="0029087B"/>
    <w:rsid w:val="00292079"/>
    <w:rsid w:val="00292F0B"/>
    <w:rsid w:val="002B4755"/>
    <w:rsid w:val="002D59D7"/>
    <w:rsid w:val="002D7B0B"/>
    <w:rsid w:val="00302139"/>
    <w:rsid w:val="003036B2"/>
    <w:rsid w:val="00317BF1"/>
    <w:rsid w:val="00321293"/>
    <w:rsid w:val="00326EC9"/>
    <w:rsid w:val="00333F4E"/>
    <w:rsid w:val="003631C5"/>
    <w:rsid w:val="00364F93"/>
    <w:rsid w:val="003768CE"/>
    <w:rsid w:val="00397087"/>
    <w:rsid w:val="003B07AC"/>
    <w:rsid w:val="003B294D"/>
    <w:rsid w:val="003B6EBF"/>
    <w:rsid w:val="003C3215"/>
    <w:rsid w:val="003C3353"/>
    <w:rsid w:val="00400007"/>
    <w:rsid w:val="00421AB9"/>
    <w:rsid w:val="0043512F"/>
    <w:rsid w:val="004623CE"/>
    <w:rsid w:val="004708CE"/>
    <w:rsid w:val="00472958"/>
    <w:rsid w:val="00474DB7"/>
    <w:rsid w:val="004E10D4"/>
    <w:rsid w:val="004E142F"/>
    <w:rsid w:val="004E2BC2"/>
    <w:rsid w:val="004F117B"/>
    <w:rsid w:val="004F27C1"/>
    <w:rsid w:val="00520591"/>
    <w:rsid w:val="00564204"/>
    <w:rsid w:val="0057404A"/>
    <w:rsid w:val="00590245"/>
    <w:rsid w:val="005A3F7C"/>
    <w:rsid w:val="005C329D"/>
    <w:rsid w:val="005E3E1B"/>
    <w:rsid w:val="005E691B"/>
    <w:rsid w:val="0061703E"/>
    <w:rsid w:val="00640A84"/>
    <w:rsid w:val="006513BD"/>
    <w:rsid w:val="0066228B"/>
    <w:rsid w:val="00665460"/>
    <w:rsid w:val="00695493"/>
    <w:rsid w:val="00696771"/>
    <w:rsid w:val="006A1155"/>
    <w:rsid w:val="006B09B1"/>
    <w:rsid w:val="006D066E"/>
    <w:rsid w:val="006D0CE5"/>
    <w:rsid w:val="006F15C1"/>
    <w:rsid w:val="006F769A"/>
    <w:rsid w:val="00745504"/>
    <w:rsid w:val="00746088"/>
    <w:rsid w:val="00755D04"/>
    <w:rsid w:val="00756C1C"/>
    <w:rsid w:val="0075796E"/>
    <w:rsid w:val="00761383"/>
    <w:rsid w:val="00766A37"/>
    <w:rsid w:val="00767438"/>
    <w:rsid w:val="00793492"/>
    <w:rsid w:val="00794FAC"/>
    <w:rsid w:val="007A1F88"/>
    <w:rsid w:val="007A52F8"/>
    <w:rsid w:val="007A582F"/>
    <w:rsid w:val="007E1108"/>
    <w:rsid w:val="007F2F79"/>
    <w:rsid w:val="00803CB7"/>
    <w:rsid w:val="00847CE2"/>
    <w:rsid w:val="008650F0"/>
    <w:rsid w:val="00866DE2"/>
    <w:rsid w:val="00876884"/>
    <w:rsid w:val="00876D50"/>
    <w:rsid w:val="008825E1"/>
    <w:rsid w:val="00887168"/>
    <w:rsid w:val="00892FD6"/>
    <w:rsid w:val="008C6D8A"/>
    <w:rsid w:val="008E45E9"/>
    <w:rsid w:val="008E57DB"/>
    <w:rsid w:val="008F25ED"/>
    <w:rsid w:val="008F6F2C"/>
    <w:rsid w:val="00915DA5"/>
    <w:rsid w:val="00926C78"/>
    <w:rsid w:val="00947D26"/>
    <w:rsid w:val="0095697F"/>
    <w:rsid w:val="0097557F"/>
    <w:rsid w:val="0098223C"/>
    <w:rsid w:val="00984440"/>
    <w:rsid w:val="00991D54"/>
    <w:rsid w:val="00994CFE"/>
    <w:rsid w:val="009A1FEC"/>
    <w:rsid w:val="009A2B00"/>
    <w:rsid w:val="009A5997"/>
    <w:rsid w:val="009D30F8"/>
    <w:rsid w:val="009D4B10"/>
    <w:rsid w:val="009D533F"/>
    <w:rsid w:val="009D6746"/>
    <w:rsid w:val="009D72CA"/>
    <w:rsid w:val="009E117F"/>
    <w:rsid w:val="00A0633A"/>
    <w:rsid w:val="00A62A16"/>
    <w:rsid w:val="00A82D53"/>
    <w:rsid w:val="00A87B3D"/>
    <w:rsid w:val="00A94851"/>
    <w:rsid w:val="00A97285"/>
    <w:rsid w:val="00AA3182"/>
    <w:rsid w:val="00AC4D94"/>
    <w:rsid w:val="00AD4ABE"/>
    <w:rsid w:val="00B020E2"/>
    <w:rsid w:val="00B236DC"/>
    <w:rsid w:val="00B3005E"/>
    <w:rsid w:val="00B6668A"/>
    <w:rsid w:val="00B70828"/>
    <w:rsid w:val="00BA2EC0"/>
    <w:rsid w:val="00BD416C"/>
    <w:rsid w:val="00C073E1"/>
    <w:rsid w:val="00C2209A"/>
    <w:rsid w:val="00C4519C"/>
    <w:rsid w:val="00C45550"/>
    <w:rsid w:val="00C45A1C"/>
    <w:rsid w:val="00C64961"/>
    <w:rsid w:val="00C84DBC"/>
    <w:rsid w:val="00C91464"/>
    <w:rsid w:val="00CA2486"/>
    <w:rsid w:val="00CA7E15"/>
    <w:rsid w:val="00CB038C"/>
    <w:rsid w:val="00CE0B8E"/>
    <w:rsid w:val="00CF04E0"/>
    <w:rsid w:val="00CF6DE7"/>
    <w:rsid w:val="00D024C2"/>
    <w:rsid w:val="00D0655C"/>
    <w:rsid w:val="00D16484"/>
    <w:rsid w:val="00D20075"/>
    <w:rsid w:val="00D2522C"/>
    <w:rsid w:val="00D34712"/>
    <w:rsid w:val="00D84A78"/>
    <w:rsid w:val="00DB0FBF"/>
    <w:rsid w:val="00DC0F7D"/>
    <w:rsid w:val="00DE0C89"/>
    <w:rsid w:val="00DE5C82"/>
    <w:rsid w:val="00DF43C2"/>
    <w:rsid w:val="00E01D58"/>
    <w:rsid w:val="00E044EB"/>
    <w:rsid w:val="00E165A2"/>
    <w:rsid w:val="00E22816"/>
    <w:rsid w:val="00E256B7"/>
    <w:rsid w:val="00E441A9"/>
    <w:rsid w:val="00E47DF4"/>
    <w:rsid w:val="00E706AA"/>
    <w:rsid w:val="00E74CE9"/>
    <w:rsid w:val="00E800E2"/>
    <w:rsid w:val="00E82225"/>
    <w:rsid w:val="00E9139A"/>
    <w:rsid w:val="00E9302A"/>
    <w:rsid w:val="00E944C5"/>
    <w:rsid w:val="00EA0DFC"/>
    <w:rsid w:val="00ED0BEF"/>
    <w:rsid w:val="00F209A1"/>
    <w:rsid w:val="00F20E83"/>
    <w:rsid w:val="00F2148E"/>
    <w:rsid w:val="00F2731F"/>
    <w:rsid w:val="00F47E72"/>
    <w:rsid w:val="00F52086"/>
    <w:rsid w:val="00F82425"/>
    <w:rsid w:val="00F833FA"/>
    <w:rsid w:val="00F83B42"/>
    <w:rsid w:val="00F85219"/>
    <w:rsid w:val="00F9344B"/>
    <w:rsid w:val="00FA43E7"/>
    <w:rsid w:val="00FA4D55"/>
    <w:rsid w:val="00FF0A3A"/>
    <w:rsid w:val="00FF17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62A1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F74D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74D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74D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74DA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207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207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84DB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List-Accent5">
    <w:name w:val="Light List Accent 5"/>
    <w:basedOn w:val="TableNormal"/>
    <w:uiPriority w:val="61"/>
    <w:rsid w:val="00C84DB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66D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6D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6D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6D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6DE2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9A1FEC"/>
    <w:pPr>
      <w:ind w:firstLineChars="200" w:firstLine="420"/>
    </w:pPr>
  </w:style>
  <w:style w:type="character" w:styleId="Emphasis">
    <w:name w:val="Emphasis"/>
    <w:qFormat/>
    <w:rsid w:val="00F83B42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62A16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F74D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74D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74D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74DA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207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207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84DB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List-Accent5">
    <w:name w:val="Light List Accent 5"/>
    <w:basedOn w:val="TableNormal"/>
    <w:uiPriority w:val="61"/>
    <w:rsid w:val="00C84DB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66D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6D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6DE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6D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6DE2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9A1FEC"/>
    <w:pPr>
      <w:ind w:firstLineChars="200" w:firstLine="420"/>
    </w:pPr>
  </w:style>
  <w:style w:type="character" w:styleId="Emphasis">
    <w:name w:val="Emphasis"/>
    <w:qFormat/>
    <w:rsid w:val="00F83B42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9923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38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65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4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4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293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13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960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02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8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58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3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964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42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82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410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6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6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49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30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85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4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41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99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588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7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86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61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68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6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3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6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01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87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5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1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5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30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1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93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273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311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79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63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96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7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04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44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92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171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63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615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3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creativecommons.org/licenses/by-nc/4.0/" TargetMode="External"/><Relationship Id="rId7" Type="http://schemas.openxmlformats.org/officeDocument/2006/relationships/hyperlink" Target="mailto:khn.deboer@vumc.nl" TargetMode="External"/><Relationship Id="rId8" Type="http://schemas.openxmlformats.org/officeDocument/2006/relationships/image" Target="media/image1.tiff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984E740-5C36-9541-A360-FF65D7D248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7296</Words>
  <Characters>41589</Characters>
  <Application>Microsoft Macintosh Word</Application>
  <DocSecurity>0</DocSecurity>
  <Lines>346</Lines>
  <Paragraphs>9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 medisch centrum</Company>
  <LinksUpToDate>false</LinksUpToDate>
  <CharactersWithSpaces>487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eijer, Berrie</dc:creator>
  <cp:lastModifiedBy>Na Ma</cp:lastModifiedBy>
  <cp:revision>2</cp:revision>
  <cp:lastPrinted>2016-05-10T08:40:00Z</cp:lastPrinted>
  <dcterms:created xsi:type="dcterms:W3CDTF">2016-10-05T22:51:00Z</dcterms:created>
  <dcterms:modified xsi:type="dcterms:W3CDTF">2016-10-05T22:51:00Z</dcterms:modified>
</cp:coreProperties>
</file>